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653892F" w14:textId="3310D1B7" w:rsidR="00B923EE" w:rsidRPr="009A2ED6" w:rsidRDefault="00BA3CA5">
      <w:pPr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>Reference list for MaarVLS</w:t>
      </w:r>
      <w:r w:rsidR="00532D74">
        <w:rPr>
          <w:rFonts w:ascii="Arial" w:hAnsi="Arial" w:cs="Arial"/>
          <w:sz w:val="24"/>
          <w:szCs w:val="24"/>
        </w:rPr>
        <w:t>2.0</w:t>
      </w:r>
      <w:r w:rsidRPr="009A2ED6">
        <w:rPr>
          <w:rFonts w:ascii="Arial" w:hAnsi="Arial" w:cs="Arial"/>
          <w:sz w:val="24"/>
          <w:szCs w:val="24"/>
        </w:rPr>
        <w:t xml:space="preserve"> database: </w:t>
      </w:r>
    </w:p>
    <w:p w14:paraId="4DC27F0E" w14:textId="2F38A007" w:rsidR="00BA3CA5" w:rsidRPr="009A2ED6" w:rsidRDefault="00BA3CA5">
      <w:pPr>
        <w:rPr>
          <w:rFonts w:ascii="Arial" w:eastAsia="Times New Roman" w:hAnsi="Arial" w:cs="Arial"/>
          <w:color w:val="000000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fldChar w:fldCharType="begin">
          <w:fldData xml:space="preserve">Ij4yMDwvcmVmLXR5cGU+PGNvbnRyaWJ1dG9ycz48YXV0aG9ycz48YXV0aG9yPlN0cmV1ZmVydCwg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</w:fldData>
        </w:fldChar>
      </w:r>
      <w:r w:rsidR="003D6740" w:rsidRPr="009A2ED6">
        <w:rPr>
          <w:rFonts w:ascii="Arial" w:hAnsi="Arial" w:cs="Arial"/>
          <w:sz w:val="24"/>
          <w:szCs w:val="24"/>
        </w:rPr>
        <w:instrText xml:space="preserve"> ADDIN EN.CITE </w:instrText>
      </w:r>
      <w:r w:rsidR="003D6740" w:rsidRPr="009A2ED6">
        <w:rPr>
          <w:rFonts w:ascii="Arial" w:hAnsi="Arial" w:cs="Arial"/>
          <w:sz w:val="24"/>
          <w:szCs w:val="24"/>
        </w:rPr>
        <w:fldChar w:fldCharType="begin">
          <w:fldData xml:space="preserve">PEVuZE5vdGU+PENpdGU+PEF1dGhvcj5Ow6ltZXRoPC9BdXRob3I+PFllYXI+MjAxMjwvWWVhcj48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==
</w:fldData>
        </w:fldChar>
      </w:r>
      <w:r w:rsidR="003D6740" w:rsidRPr="009A2ED6">
        <w:rPr>
          <w:rFonts w:ascii="Arial" w:hAnsi="Arial" w:cs="Arial"/>
          <w:sz w:val="24"/>
          <w:szCs w:val="24"/>
        </w:rPr>
        <w:instrText xml:space="preserve"> ADDIN EN.CITE.DATA </w:instrText>
      </w:r>
      <w:r w:rsidR="003D6740" w:rsidRPr="009A2ED6">
        <w:rPr>
          <w:rFonts w:ascii="Arial" w:hAnsi="Arial" w:cs="Arial"/>
          <w:sz w:val="24"/>
          <w:szCs w:val="24"/>
        </w:rPr>
      </w:r>
      <w:r w:rsidR="003D6740" w:rsidRPr="009A2ED6">
        <w:rPr>
          <w:rFonts w:ascii="Arial" w:hAnsi="Arial" w:cs="Arial"/>
          <w:sz w:val="24"/>
          <w:szCs w:val="24"/>
        </w:rPr>
        <w:fldChar w:fldCharType="end"/>
      </w:r>
      <w:r w:rsidR="003D6740" w:rsidRPr="009A2ED6">
        <w:rPr>
          <w:rFonts w:ascii="Arial" w:hAnsi="Arial" w:cs="Arial"/>
          <w:sz w:val="24"/>
          <w:szCs w:val="24"/>
        </w:rPr>
        <w:fldChar w:fldCharType="begin">
          <w:fldData xml:space="preserve">YW5vbG9neTwvc2Vjb25kYXJ5LXRpdGxlPjwvdGl0bGVzPjxwZXJpb2RpY2FsPjxmdWxsLXRpdGxl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==
</w:fldData>
        </w:fldChar>
      </w:r>
      <w:r w:rsidR="003D6740" w:rsidRPr="009A2ED6">
        <w:rPr>
          <w:rFonts w:ascii="Arial" w:hAnsi="Arial" w:cs="Arial"/>
          <w:sz w:val="24"/>
          <w:szCs w:val="24"/>
        </w:rPr>
        <w:instrText xml:space="preserve"> ADDIN EN.CITE.DATA </w:instrText>
      </w:r>
      <w:r w:rsidR="003D6740" w:rsidRPr="009A2ED6">
        <w:rPr>
          <w:rFonts w:ascii="Arial" w:hAnsi="Arial" w:cs="Arial"/>
          <w:sz w:val="24"/>
          <w:szCs w:val="24"/>
        </w:rPr>
      </w:r>
      <w:r w:rsidR="003D6740" w:rsidRPr="009A2ED6">
        <w:rPr>
          <w:rFonts w:ascii="Arial" w:hAnsi="Arial" w:cs="Arial"/>
          <w:sz w:val="24"/>
          <w:szCs w:val="24"/>
        </w:rPr>
        <w:fldChar w:fldCharType="end"/>
      </w:r>
      <w:r w:rsidR="003D6740" w:rsidRPr="009A2ED6">
        <w:rPr>
          <w:rFonts w:ascii="Arial" w:hAnsi="Arial" w:cs="Arial"/>
          <w:sz w:val="24"/>
          <w:szCs w:val="24"/>
        </w:rPr>
        <w:fldChar w:fldCharType="begin">
          <w:fldData xml:space="preserve">Ij4yMDwvcmVmLXR5cGU+PGNvbnRyaWJ1dG9ycz48YXV0aG9ycz48YXV0aG9yPlN0cmV1ZmVydCwg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</w:fldData>
        </w:fldChar>
      </w:r>
      <w:r w:rsidR="003D6740" w:rsidRPr="009A2ED6">
        <w:rPr>
          <w:rFonts w:ascii="Arial" w:hAnsi="Arial" w:cs="Arial"/>
          <w:sz w:val="24"/>
          <w:szCs w:val="24"/>
        </w:rPr>
        <w:instrText xml:space="preserve"> ADDIN EN.CITE.DATA </w:instrText>
      </w:r>
      <w:r w:rsidR="003D6740" w:rsidRPr="009A2ED6">
        <w:rPr>
          <w:rFonts w:ascii="Arial" w:hAnsi="Arial" w:cs="Arial"/>
          <w:sz w:val="24"/>
          <w:szCs w:val="24"/>
        </w:rPr>
      </w:r>
      <w:r w:rsidR="003D6740" w:rsidRPr="009A2ED6">
        <w:rPr>
          <w:rFonts w:ascii="Arial" w:hAnsi="Arial" w:cs="Arial"/>
          <w:sz w:val="24"/>
          <w:szCs w:val="24"/>
        </w:rPr>
        <w:fldChar w:fldCharType="end"/>
      </w:r>
      <w:r w:rsidRPr="009A2ED6">
        <w:rPr>
          <w:rFonts w:ascii="Arial" w:hAnsi="Arial" w:cs="Arial"/>
          <w:sz w:val="24"/>
          <w:szCs w:val="24"/>
        </w:rPr>
      </w:r>
      <w:r w:rsidRPr="009A2ED6">
        <w:rPr>
          <w:rFonts w:ascii="Arial" w:hAnsi="Arial" w:cs="Arial"/>
          <w:sz w:val="24"/>
          <w:szCs w:val="24"/>
        </w:rPr>
        <w:fldChar w:fldCharType="separate"/>
      </w:r>
      <w:r w:rsidR="003D6740" w:rsidRPr="009A2ED6">
        <w:rPr>
          <w:rFonts w:ascii="Arial" w:hAnsi="Arial" w:cs="Arial"/>
          <w:noProof/>
          <w:sz w:val="24"/>
          <w:szCs w:val="24"/>
        </w:rPr>
        <w:t>(</w:t>
      </w:r>
      <w:hyperlink w:anchor="_ENREF_1" w:tooltip="Agency, 2013 #899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Agency, 2013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 xml:space="preserve">; </w:t>
      </w:r>
      <w:hyperlink w:anchor="_ENREF_2" w:tooltip="Albéric, 2013 #887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Albéric et al., 2013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 xml:space="preserve">; </w:t>
      </w:r>
      <w:hyperlink w:anchor="_ENREF_3" w:tooltip="Alvarado, 2011 #836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Alvarado et al., 2011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 xml:space="preserve">; </w:t>
      </w:r>
      <w:hyperlink w:anchor="_ENREF_4" w:tooltip="Aranda-Gomez, 2014 #875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Aranda-Gomez and Davila-Harris, 2014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 xml:space="preserve">; </w:t>
      </w:r>
      <w:hyperlink w:anchor="_ENREF_5" w:tooltip="Aranda-Gomez, 1996 #539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Aranda-Gomez and Luhr, 1996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 xml:space="preserve">; </w:t>
      </w:r>
      <w:hyperlink w:anchor="_ENREF_6" w:tooltip="Aranda-Gomez, 1992 #882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Aranda-Gomez et al., 1992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 xml:space="preserve">; </w:t>
      </w:r>
      <w:r w:rsidR="00767F8F" w:rsidRPr="009A2ED6">
        <w:rPr>
          <w:rFonts w:ascii="Arial" w:hAnsi="Arial" w:cs="Arial"/>
          <w:noProof/>
          <w:sz w:val="24"/>
          <w:szCs w:val="24"/>
        </w:rPr>
        <w:t>Asaah et al., 2015</w:t>
      </w:r>
      <w:r w:rsidR="00245A4B">
        <w:rPr>
          <w:rFonts w:ascii="Arial" w:hAnsi="Arial" w:cs="Arial"/>
          <w:noProof/>
          <w:sz w:val="24"/>
          <w:szCs w:val="24"/>
        </w:rPr>
        <w:t>;</w:t>
      </w:r>
      <w:r w:rsidR="00767F8F" w:rsidRPr="009A2ED6">
        <w:rPr>
          <w:rFonts w:ascii="Arial" w:hAnsi="Arial" w:cs="Arial"/>
          <w:noProof/>
          <w:sz w:val="24"/>
          <w:szCs w:val="24"/>
        </w:rPr>
        <w:t xml:space="preserve"> </w:t>
      </w:r>
      <w:r w:rsidR="009A2ED6" w:rsidRPr="009A2ED6">
        <w:rPr>
          <w:rFonts w:ascii="Arial" w:hAnsi="Arial" w:cs="Arial"/>
          <w:sz w:val="24"/>
          <w:szCs w:val="24"/>
        </w:rPr>
        <w:t xml:space="preserve">Augstín-Florez </w:t>
      </w:r>
      <w:r w:rsidR="009A2ED6">
        <w:rPr>
          <w:rFonts w:ascii="Arial" w:hAnsi="Arial" w:cs="Arial"/>
          <w:sz w:val="24"/>
          <w:szCs w:val="24"/>
        </w:rPr>
        <w:t xml:space="preserve">et al., 2014; </w:t>
      </w:r>
      <w:hyperlink w:anchor="_ENREF_7" w:tooltip="Austin-Erickson, 2011 #878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Austin-Erickson et al., 2011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 xml:space="preserve">; </w:t>
      </w:r>
      <w:hyperlink w:anchor="_ENREF_8" w:tooltip="Avellan, 2012 #948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Avellan et al., 2012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>;</w:t>
      </w:r>
      <w:r w:rsidR="00763A87" w:rsidRPr="009A2ED6">
        <w:rPr>
          <w:rFonts w:ascii="Arial" w:hAnsi="Arial" w:cs="Arial"/>
          <w:noProof/>
          <w:sz w:val="24"/>
          <w:szCs w:val="24"/>
        </w:rPr>
        <w:t xml:space="preserve"> Azedo </w:t>
      </w:r>
      <w:r w:rsidR="00313E22" w:rsidRPr="009A2ED6">
        <w:rPr>
          <w:rFonts w:ascii="Arial" w:hAnsi="Arial" w:cs="Arial"/>
          <w:noProof/>
          <w:sz w:val="24"/>
          <w:szCs w:val="24"/>
        </w:rPr>
        <w:t>and</w:t>
      </w:r>
      <w:r w:rsidR="00763A87" w:rsidRPr="009A2ED6">
        <w:rPr>
          <w:rFonts w:ascii="Arial" w:hAnsi="Arial" w:cs="Arial"/>
          <w:noProof/>
          <w:sz w:val="24"/>
          <w:szCs w:val="24"/>
        </w:rPr>
        <w:t xml:space="preserve"> Ferreira</w:t>
      </w:r>
      <w:r w:rsidR="00245A4B">
        <w:rPr>
          <w:rFonts w:ascii="Arial" w:hAnsi="Arial" w:cs="Arial"/>
          <w:noProof/>
          <w:sz w:val="24"/>
          <w:szCs w:val="24"/>
        </w:rPr>
        <w:t>,</w:t>
      </w:r>
      <w:r w:rsidR="00763A87" w:rsidRPr="009A2ED6">
        <w:rPr>
          <w:rFonts w:ascii="Arial" w:hAnsi="Arial" w:cs="Arial"/>
          <w:noProof/>
          <w:sz w:val="24"/>
          <w:szCs w:val="24"/>
        </w:rPr>
        <w:t xml:space="preserve"> 2016</w:t>
      </w:r>
      <w:r w:rsidR="00AF0690" w:rsidRPr="009A2ED6">
        <w:rPr>
          <w:rFonts w:ascii="Arial" w:hAnsi="Arial" w:cs="Arial"/>
          <w:noProof/>
          <w:sz w:val="24"/>
          <w:szCs w:val="24"/>
        </w:rPr>
        <w:t>;</w:t>
      </w:r>
      <w:r w:rsidR="008372DF" w:rsidRPr="009A2ED6">
        <w:rPr>
          <w:rFonts w:ascii="Arial" w:hAnsi="Arial" w:cs="Arial"/>
          <w:noProof/>
          <w:sz w:val="24"/>
          <w:szCs w:val="24"/>
        </w:rPr>
        <w:t xml:space="preserve"> Barbetti and Sheard, 1981;</w:t>
      </w:r>
      <w:r w:rsidR="00AF0690" w:rsidRPr="009A2ED6">
        <w:rPr>
          <w:rFonts w:ascii="Arial" w:hAnsi="Arial" w:cs="Arial"/>
          <w:noProof/>
          <w:sz w:val="24"/>
          <w:szCs w:val="24"/>
        </w:rPr>
        <w:t xml:space="preserve"> </w:t>
      </w:r>
      <w:hyperlink w:anchor="_ENREF_9" w:tooltip="Beget, 1996 #831" w:history="1">
        <w:r w:rsidR="00763A87" w:rsidRPr="009A2ED6">
          <w:rPr>
            <w:rFonts w:ascii="Arial" w:hAnsi="Arial" w:cs="Arial"/>
            <w:sz w:val="24"/>
            <w:szCs w:val="24"/>
          </w:rPr>
          <w:t>Begét</w:t>
        </w:r>
        <w:r w:rsidR="00763A87" w:rsidRPr="009A2ED6">
          <w:rPr>
            <w:rFonts w:ascii="Arial" w:hAnsi="Arial" w:cs="Arial"/>
            <w:noProof/>
            <w:sz w:val="24"/>
            <w:szCs w:val="24"/>
          </w:rPr>
          <w:t xml:space="preserve"> </w:t>
        </w:r>
        <w:r w:rsidR="003D6740" w:rsidRPr="009A2ED6">
          <w:rPr>
            <w:rFonts w:ascii="Arial" w:hAnsi="Arial" w:cs="Arial"/>
            <w:noProof/>
            <w:sz w:val="24"/>
            <w:szCs w:val="24"/>
          </w:rPr>
          <w:t>et al., 1996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>;</w:t>
      </w:r>
      <w:r w:rsidR="00763A87" w:rsidRPr="009A2ED6">
        <w:rPr>
          <w:rFonts w:ascii="Arial" w:hAnsi="Arial" w:cs="Arial"/>
          <w:noProof/>
          <w:sz w:val="24"/>
          <w:szCs w:val="24"/>
        </w:rPr>
        <w:t xml:space="preserve"> </w:t>
      </w:r>
      <w:r w:rsidR="003D6740" w:rsidRPr="009A2ED6">
        <w:rPr>
          <w:rFonts w:ascii="Arial" w:hAnsi="Arial" w:cs="Arial"/>
          <w:noProof/>
          <w:sz w:val="24"/>
          <w:szCs w:val="24"/>
        </w:rPr>
        <w:t xml:space="preserve"> </w:t>
      </w:r>
      <w:r w:rsidR="00763A87" w:rsidRPr="009A2ED6">
        <w:rPr>
          <w:rFonts w:ascii="Arial" w:hAnsi="Arial" w:cs="Arial"/>
          <w:sz w:val="24"/>
          <w:szCs w:val="24"/>
        </w:rPr>
        <w:t>Begét et al., 2003;</w:t>
      </w:r>
      <w:r w:rsidR="005F2E35" w:rsidRPr="009A2ED6">
        <w:rPr>
          <w:rFonts w:ascii="Arial" w:hAnsi="Arial" w:cs="Arial"/>
          <w:sz w:val="24"/>
          <w:szCs w:val="24"/>
        </w:rPr>
        <w:t xml:space="preserve"> Belousov, 2006;</w:t>
      </w:r>
      <w:r w:rsidR="00041D08" w:rsidRPr="009A2ED6">
        <w:rPr>
          <w:rFonts w:ascii="Arial" w:hAnsi="Arial" w:cs="Arial"/>
          <w:sz w:val="24"/>
          <w:szCs w:val="24"/>
        </w:rPr>
        <w:t xml:space="preserve"> Benhallou et al., 2016; </w:t>
      </w:r>
      <w:hyperlink w:anchor="_ENREF_10" w:tooltip="Berghuijs, 2013 #505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Berghuijs and Mattsson, 2013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 xml:space="preserve">; </w:t>
      </w:r>
      <w:r w:rsidR="00AF0690" w:rsidRPr="009A2ED6">
        <w:rPr>
          <w:rFonts w:ascii="Arial" w:hAnsi="Arial" w:cs="Arial"/>
          <w:noProof/>
          <w:sz w:val="24"/>
          <w:szCs w:val="24"/>
        </w:rPr>
        <w:t>Birkenmajer, 1979;</w:t>
      </w:r>
      <w:r w:rsidR="00A07C9F" w:rsidRPr="009A2ED6">
        <w:rPr>
          <w:rFonts w:ascii="Arial" w:hAnsi="Arial" w:cs="Arial"/>
          <w:noProof/>
          <w:sz w:val="24"/>
          <w:szCs w:val="24"/>
        </w:rPr>
        <w:t xml:space="preserve"> Bishop, 2009;</w:t>
      </w:r>
      <w:r w:rsidR="00AF0690" w:rsidRPr="009A2ED6">
        <w:rPr>
          <w:rFonts w:ascii="Arial" w:hAnsi="Arial" w:cs="Arial"/>
          <w:noProof/>
          <w:sz w:val="24"/>
          <w:szCs w:val="24"/>
        </w:rPr>
        <w:t xml:space="preserve"> </w:t>
      </w:r>
      <w:r w:rsidR="00654A0F" w:rsidRPr="009A2ED6">
        <w:rPr>
          <w:rFonts w:ascii="Arial" w:hAnsi="Arial" w:cs="Arial"/>
          <w:noProof/>
          <w:sz w:val="24"/>
          <w:szCs w:val="24"/>
        </w:rPr>
        <w:t xml:space="preserve">Blaike et al., 2015; </w:t>
      </w:r>
      <w:hyperlink w:anchor="_ENREF_11" w:tooltip="Bolos, 2012 #885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Bolos et al., 2012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>;</w:t>
      </w:r>
      <w:r w:rsidR="00763A87" w:rsidRPr="009A2ED6">
        <w:rPr>
          <w:rFonts w:ascii="Arial" w:hAnsi="Arial" w:cs="Arial"/>
          <w:noProof/>
          <w:sz w:val="24"/>
          <w:szCs w:val="24"/>
        </w:rPr>
        <w:t xml:space="preserve"> </w:t>
      </w:r>
      <w:r w:rsidR="00A075F2" w:rsidRPr="009A2ED6">
        <w:rPr>
          <w:rFonts w:ascii="Arial" w:hAnsi="Arial" w:cs="Arial"/>
          <w:sz w:val="24"/>
          <w:szCs w:val="24"/>
        </w:rPr>
        <w:t>Borrero</w:t>
      </w:r>
      <w:r w:rsidR="00A075F2" w:rsidRPr="009A2ED6">
        <w:rPr>
          <w:rFonts w:ascii="Arial" w:hAnsi="Arial" w:cs="Arial"/>
          <w:noProof/>
          <w:sz w:val="24"/>
          <w:szCs w:val="24"/>
        </w:rPr>
        <w:t xml:space="preserve"> et al., 2016; </w:t>
      </w:r>
      <w:r w:rsidR="00763A87" w:rsidRPr="009A2ED6">
        <w:rPr>
          <w:rFonts w:ascii="Arial" w:hAnsi="Arial" w:cs="Arial"/>
          <w:noProof/>
          <w:sz w:val="24"/>
          <w:szCs w:val="24"/>
        </w:rPr>
        <w:t>Bout</w:t>
      </w:r>
      <w:r w:rsidR="00245A4B">
        <w:rPr>
          <w:rFonts w:ascii="Arial" w:hAnsi="Arial" w:cs="Arial"/>
          <w:noProof/>
          <w:sz w:val="24"/>
          <w:szCs w:val="24"/>
        </w:rPr>
        <w:t>,</w:t>
      </w:r>
      <w:r w:rsidR="00763A87" w:rsidRPr="009A2ED6">
        <w:rPr>
          <w:rFonts w:ascii="Arial" w:hAnsi="Arial" w:cs="Arial"/>
          <w:noProof/>
          <w:sz w:val="24"/>
          <w:szCs w:val="24"/>
        </w:rPr>
        <w:t xml:space="preserve"> 1975;</w:t>
      </w:r>
      <w:r w:rsidR="00F16369" w:rsidRPr="009A2ED6">
        <w:rPr>
          <w:rFonts w:ascii="Arial" w:hAnsi="Arial" w:cs="Arial"/>
          <w:noProof/>
          <w:sz w:val="24"/>
          <w:szCs w:val="24"/>
        </w:rPr>
        <w:t xml:space="preserve"> Bourdon et al., 2000;</w:t>
      </w:r>
      <w:r w:rsidR="003D6740" w:rsidRPr="009A2ED6">
        <w:rPr>
          <w:rFonts w:ascii="Arial" w:hAnsi="Arial" w:cs="Arial"/>
          <w:noProof/>
          <w:sz w:val="24"/>
          <w:szCs w:val="24"/>
        </w:rPr>
        <w:t xml:space="preserve"> </w:t>
      </w:r>
      <w:hyperlink w:anchor="_ENREF_12" w:tooltip="Boyce, 2013 #1104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Boyce, 2013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 xml:space="preserve">; </w:t>
      </w:r>
      <w:hyperlink w:anchor="_ENREF_13" w:tooltip="Boyce, 2014 #911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Boyce et al., 2014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>;</w:t>
      </w:r>
      <w:r w:rsidR="009E4870" w:rsidRPr="009A2ED6">
        <w:rPr>
          <w:rFonts w:ascii="Arial" w:hAnsi="Arial" w:cs="Arial"/>
          <w:sz w:val="24"/>
          <w:szCs w:val="24"/>
        </w:rPr>
        <w:t xml:space="preserve"> Bronto and Mulyaningsih, 2007;</w:t>
      </w:r>
      <w:r w:rsidR="004B1721" w:rsidRPr="009A2ED6">
        <w:rPr>
          <w:rFonts w:ascii="Arial" w:hAnsi="Arial" w:cs="Arial"/>
          <w:sz w:val="24"/>
          <w:szCs w:val="24"/>
        </w:rPr>
        <w:t xml:space="preserve"> Cano-Cruz</w:t>
      </w:r>
      <w:r w:rsidR="00313E22" w:rsidRPr="009A2ED6">
        <w:rPr>
          <w:rFonts w:ascii="Arial" w:hAnsi="Arial" w:cs="Arial"/>
          <w:sz w:val="24"/>
          <w:szCs w:val="24"/>
        </w:rPr>
        <w:t xml:space="preserve"> and </w:t>
      </w:r>
      <w:r w:rsidR="004B1721" w:rsidRPr="009A2ED6">
        <w:rPr>
          <w:rFonts w:ascii="Arial" w:hAnsi="Arial" w:cs="Arial"/>
          <w:sz w:val="24"/>
          <w:szCs w:val="24"/>
        </w:rPr>
        <w:t>Carrasco-Núñez, 2008</w:t>
      </w:r>
      <w:r w:rsidR="004B1721" w:rsidRPr="009A2ED6">
        <w:rPr>
          <w:rFonts w:ascii="Arial" w:hAnsi="Arial" w:cs="Arial"/>
          <w:noProof/>
          <w:sz w:val="24"/>
          <w:szCs w:val="24"/>
        </w:rPr>
        <w:t xml:space="preserve">; </w:t>
      </w:r>
      <w:r w:rsidR="00806A31" w:rsidRPr="009A2ED6">
        <w:rPr>
          <w:rFonts w:ascii="Arial" w:hAnsi="Arial" w:cs="Arial"/>
          <w:noProof/>
          <w:sz w:val="24"/>
          <w:szCs w:val="24"/>
        </w:rPr>
        <w:t xml:space="preserve">Campeny et al., 2017; </w:t>
      </w:r>
      <w:hyperlink w:anchor="_ENREF_14" w:tooltip="Carn, 2000 #730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Carn, 2000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 xml:space="preserve">; </w:t>
      </w:r>
      <w:hyperlink w:anchor="_ENREF_15" w:tooltip="Carrasco-Núñez, 2014 #876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Carrasco-Núñez et al., 2014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 xml:space="preserve">; </w:t>
      </w:r>
      <w:hyperlink w:anchor="_ENREF_16" w:tooltip="Chako Tchambe, 2015 #817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Chako Tchambe et al., 2015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 xml:space="preserve">; </w:t>
      </w:r>
      <w:hyperlink w:anchor="_ENREF_17" w:tooltip="Chamberlin, 1994 #1107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Chamberlin et al., 1994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 xml:space="preserve">; </w:t>
      </w:r>
      <w:hyperlink w:anchor="_ENREF_18" w:tooltip="Clarke, 2009 #891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Clarke et al., 2009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 xml:space="preserve">; </w:t>
      </w:r>
      <w:hyperlink w:anchor="_ENREF_19" w:tooltip="Clynne, 2010 #850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Clynne and Muffler, 2010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 xml:space="preserve">; </w:t>
      </w:r>
      <w:hyperlink w:anchor="_ENREF_20" w:tooltip="CONABIO, 2015 #900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CONABIO, 2015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>;</w:t>
      </w:r>
      <w:r w:rsidR="00763A87" w:rsidRPr="009A2ED6">
        <w:rPr>
          <w:rFonts w:ascii="Arial" w:hAnsi="Arial" w:cs="Arial"/>
          <w:noProof/>
          <w:sz w:val="24"/>
          <w:szCs w:val="24"/>
        </w:rPr>
        <w:t xml:space="preserve"> </w:t>
      </w:r>
      <w:r w:rsidR="00763A87" w:rsidRPr="009A2ED6">
        <w:rPr>
          <w:rFonts w:ascii="Arial" w:hAnsi="Arial" w:cs="Arial"/>
          <w:sz w:val="24"/>
          <w:szCs w:val="24"/>
        </w:rPr>
        <w:t>Coronato et al., 2013;</w:t>
      </w:r>
      <w:r w:rsidR="00AF0911" w:rsidRPr="009A2ED6">
        <w:rPr>
          <w:rFonts w:ascii="Arial" w:hAnsi="Arial" w:cs="Arial"/>
          <w:sz w:val="24"/>
          <w:szCs w:val="24"/>
        </w:rPr>
        <w:t xml:space="preserve"> Corti et al., 2019;</w:t>
      </w:r>
      <w:r w:rsidR="003D6740" w:rsidRPr="009A2ED6">
        <w:rPr>
          <w:rFonts w:ascii="Arial" w:hAnsi="Arial" w:cs="Arial"/>
          <w:noProof/>
          <w:sz w:val="24"/>
          <w:szCs w:val="24"/>
        </w:rPr>
        <w:t xml:space="preserve"> </w:t>
      </w:r>
      <w:hyperlink w:anchor="_ENREF_21" w:tooltip="Crowe, 1973 #896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Crowe and Fisher, 1973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 xml:space="preserve">; </w:t>
      </w:r>
      <w:r w:rsidR="0069081F" w:rsidRPr="009A2ED6">
        <w:rPr>
          <w:rFonts w:ascii="Arial" w:hAnsi="Arial" w:cs="Arial"/>
          <w:sz w:val="24"/>
          <w:szCs w:val="24"/>
        </w:rPr>
        <w:t xml:space="preserve">Dautria et al., 1988; </w:t>
      </w:r>
      <w:r w:rsidR="00CB42A6" w:rsidRPr="009A2ED6">
        <w:rPr>
          <w:rFonts w:ascii="Arial" w:hAnsi="Arial" w:cs="Arial"/>
          <w:sz w:val="24"/>
          <w:szCs w:val="24"/>
        </w:rPr>
        <w:t xml:space="preserve">Dawson and Smith, 1991; </w:t>
      </w:r>
      <w:r w:rsidR="00A74D33" w:rsidRPr="009A2ED6">
        <w:rPr>
          <w:rFonts w:ascii="Arial" w:hAnsi="Arial" w:cs="Arial"/>
          <w:sz w:val="24"/>
          <w:szCs w:val="24"/>
        </w:rPr>
        <w:t xml:space="preserve">Dawson, 2010; </w:t>
      </w:r>
      <w:r w:rsidR="0069081F" w:rsidRPr="009A2ED6">
        <w:rPr>
          <w:rFonts w:ascii="Arial" w:hAnsi="Arial" w:cs="Arial"/>
          <w:sz w:val="24"/>
          <w:szCs w:val="24"/>
        </w:rPr>
        <w:t xml:space="preserve">De Crop </w:t>
      </w:r>
      <w:r w:rsidR="00313E22" w:rsidRPr="009A2ED6">
        <w:rPr>
          <w:rFonts w:ascii="Arial" w:hAnsi="Arial" w:cs="Arial"/>
          <w:sz w:val="24"/>
          <w:szCs w:val="24"/>
        </w:rPr>
        <w:t>and</w:t>
      </w:r>
      <w:r w:rsidR="0069081F" w:rsidRPr="009A2ED6">
        <w:rPr>
          <w:rFonts w:ascii="Arial" w:hAnsi="Arial" w:cs="Arial"/>
          <w:sz w:val="24"/>
          <w:szCs w:val="24"/>
        </w:rPr>
        <w:t xml:space="preserve"> Verschuren, 2019; Delalande, 2008;  Dodson et al., 2019; El-Gameel et al., 2019; Ferrés et al., 2011;</w:t>
      </w:r>
      <w:r w:rsidR="00F16369" w:rsidRPr="009A2ED6">
        <w:rPr>
          <w:rFonts w:ascii="Arial" w:hAnsi="Arial" w:cs="Arial"/>
          <w:sz w:val="24"/>
          <w:szCs w:val="24"/>
        </w:rPr>
        <w:t xml:space="preserve"> Ficken et al., 1998;</w:t>
      </w:r>
      <w:r w:rsidR="0069081F" w:rsidRPr="009A2ED6">
        <w:rPr>
          <w:rFonts w:ascii="Arial" w:hAnsi="Arial" w:cs="Arial"/>
          <w:sz w:val="24"/>
          <w:szCs w:val="24"/>
        </w:rPr>
        <w:t xml:space="preserve"> </w:t>
      </w:r>
      <w:hyperlink w:anchor="_ENREF_22" w:tooltip="Fierstein, 2017 #1100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Fierstein and Hildreth, 2017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 xml:space="preserve">; </w:t>
      </w:r>
      <w:r w:rsidR="0069081F" w:rsidRPr="009A2ED6">
        <w:rPr>
          <w:rFonts w:ascii="Arial" w:hAnsi="Arial" w:cs="Arial"/>
          <w:sz w:val="24"/>
          <w:szCs w:val="24"/>
        </w:rPr>
        <w:t xml:space="preserve">Filipovich et al., 2019; </w:t>
      </w:r>
      <w:hyperlink w:anchor="_ENREF_23" w:tooltip="Fisher, 1970 #593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Fisher and Waters, 1970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 xml:space="preserve">; </w:t>
      </w:r>
      <w:r w:rsidR="009E4870" w:rsidRPr="009A2ED6">
        <w:rPr>
          <w:rFonts w:ascii="Arial" w:hAnsi="Arial" w:cs="Arial"/>
          <w:noProof/>
          <w:sz w:val="24"/>
          <w:szCs w:val="24"/>
        </w:rPr>
        <w:t xml:space="preserve">Fontijn et al., 2010; </w:t>
      </w:r>
      <w:hyperlink w:anchor="_ENREF_24" w:tooltip="Förster, 1990 #1081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Förster et al., 1990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>;</w:t>
      </w:r>
      <w:r w:rsidR="00763A87" w:rsidRPr="009A2ED6">
        <w:rPr>
          <w:rFonts w:ascii="Arial" w:hAnsi="Arial" w:cs="Arial"/>
          <w:sz w:val="24"/>
          <w:szCs w:val="24"/>
        </w:rPr>
        <w:t xml:space="preserve">  Förster </w:t>
      </w:r>
      <w:r w:rsidR="00313E22" w:rsidRPr="009A2ED6">
        <w:rPr>
          <w:rFonts w:ascii="Arial" w:hAnsi="Arial" w:cs="Arial"/>
          <w:sz w:val="24"/>
          <w:szCs w:val="24"/>
        </w:rPr>
        <w:t>and</w:t>
      </w:r>
      <w:r w:rsidR="00763A87" w:rsidRPr="009A2ED6">
        <w:rPr>
          <w:rFonts w:ascii="Arial" w:hAnsi="Arial" w:cs="Arial"/>
          <w:sz w:val="24"/>
          <w:szCs w:val="24"/>
        </w:rPr>
        <w:t xml:space="preserve"> Sirocko, 2016;</w:t>
      </w:r>
      <w:r w:rsidR="003D6740" w:rsidRPr="009A2ED6">
        <w:rPr>
          <w:rFonts w:ascii="Arial" w:hAnsi="Arial" w:cs="Arial"/>
          <w:noProof/>
          <w:sz w:val="24"/>
          <w:szCs w:val="24"/>
        </w:rPr>
        <w:t xml:space="preserve"> </w:t>
      </w:r>
      <w:r w:rsidR="0069081F" w:rsidRPr="009A2ED6">
        <w:rPr>
          <w:rFonts w:ascii="Arial" w:hAnsi="Arial" w:cs="Arial"/>
          <w:sz w:val="24"/>
          <w:szCs w:val="24"/>
        </w:rPr>
        <w:t xml:space="preserve">Franz et al., 1996; </w:t>
      </w:r>
      <w:hyperlink w:anchor="_ENREF_25" w:tooltip="Freda, 2006 #819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Freda et al., 2006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 xml:space="preserve">; </w:t>
      </w:r>
      <w:hyperlink w:anchor="_ENREF_26" w:tooltip="Garcin, 2006 #913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Garcin et al., 2006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>;</w:t>
      </w:r>
      <w:r w:rsidR="00F16369" w:rsidRPr="009A2ED6">
        <w:rPr>
          <w:rFonts w:ascii="Arial" w:hAnsi="Arial" w:cs="Arial"/>
          <w:noProof/>
          <w:sz w:val="24"/>
          <w:szCs w:val="24"/>
        </w:rPr>
        <w:t xml:space="preserve"> Gasse and Campo, 1998;</w:t>
      </w:r>
      <w:r w:rsidR="00242A04" w:rsidRPr="009A2ED6">
        <w:rPr>
          <w:rFonts w:ascii="Arial" w:hAnsi="Arial" w:cs="Arial"/>
          <w:noProof/>
          <w:sz w:val="24"/>
          <w:szCs w:val="24"/>
        </w:rPr>
        <w:t xml:space="preserve"> Gebhardt et al., 2011;</w:t>
      </w:r>
      <w:r w:rsidR="003D6740" w:rsidRPr="009A2ED6">
        <w:rPr>
          <w:rFonts w:ascii="Arial" w:hAnsi="Arial" w:cs="Arial"/>
          <w:noProof/>
          <w:sz w:val="24"/>
          <w:szCs w:val="24"/>
        </w:rPr>
        <w:t xml:space="preserve"> </w:t>
      </w:r>
      <w:hyperlink w:anchor="_ENREF_27" w:tooltip="Gençalioğlu-Kuşcu, 2007 #829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Gençalioğlu-Kuşcu et al., 2007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 xml:space="preserve">; </w:t>
      </w:r>
      <w:r w:rsidR="00886BA5" w:rsidRPr="009A2ED6">
        <w:rPr>
          <w:rFonts w:ascii="Arial" w:hAnsi="Arial" w:cs="Arial"/>
          <w:sz w:val="24"/>
          <w:szCs w:val="24"/>
        </w:rPr>
        <w:t xml:space="preserve">Gençalioğlu-Kuşcu, 2011; </w:t>
      </w:r>
      <w:hyperlink w:anchor="_ENREF_28" w:tooltip="GlobalVolcanismProgram, 2016 #898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GlobalVolcanismProgram, 2016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>;</w:t>
      </w:r>
      <w:r w:rsidR="00763A87" w:rsidRPr="009A2ED6">
        <w:rPr>
          <w:rFonts w:ascii="Arial" w:hAnsi="Arial" w:cs="Arial"/>
          <w:noProof/>
          <w:sz w:val="24"/>
          <w:szCs w:val="24"/>
        </w:rPr>
        <w:t xml:space="preserve"> </w:t>
      </w:r>
      <w:r w:rsidR="00F62599" w:rsidRPr="009A2ED6">
        <w:rPr>
          <w:rFonts w:ascii="Arial" w:hAnsi="Arial" w:cs="Arial"/>
          <w:noProof/>
          <w:sz w:val="24"/>
          <w:szCs w:val="24"/>
        </w:rPr>
        <w:t xml:space="preserve">Godoy et al., 2019; </w:t>
      </w:r>
      <w:r w:rsidR="00763A87" w:rsidRPr="009A2ED6">
        <w:rPr>
          <w:rFonts w:ascii="Arial" w:hAnsi="Arial" w:cs="Arial"/>
          <w:sz w:val="24"/>
          <w:szCs w:val="24"/>
        </w:rPr>
        <w:t>Grosse et al., 2020;</w:t>
      </w:r>
      <w:r w:rsidR="003D6740" w:rsidRPr="009A2ED6">
        <w:rPr>
          <w:rFonts w:ascii="Arial" w:hAnsi="Arial" w:cs="Arial"/>
          <w:noProof/>
          <w:sz w:val="24"/>
          <w:szCs w:val="24"/>
        </w:rPr>
        <w:t xml:space="preserve"> </w:t>
      </w:r>
      <w:r w:rsidR="0069081F" w:rsidRPr="009A2ED6">
        <w:rPr>
          <w:rFonts w:ascii="Arial" w:hAnsi="Arial" w:cs="Arial"/>
          <w:sz w:val="24"/>
          <w:szCs w:val="24"/>
        </w:rPr>
        <w:t xml:space="preserve">Gudmundsson, 1995; </w:t>
      </w:r>
      <w:hyperlink w:anchor="_ENREF_29" w:tooltip="Gutmann, 2002 #493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Gutmann</w:t>
        </w:r>
        <w:r w:rsidR="00763A87" w:rsidRPr="009A2ED6">
          <w:rPr>
            <w:rFonts w:ascii="Arial" w:hAnsi="Arial" w:cs="Arial"/>
            <w:noProof/>
            <w:sz w:val="24"/>
            <w:szCs w:val="24"/>
          </w:rPr>
          <w:t>,</w:t>
        </w:r>
        <w:r w:rsidR="003D6740" w:rsidRPr="009A2ED6">
          <w:rPr>
            <w:rFonts w:ascii="Arial" w:hAnsi="Arial" w:cs="Arial"/>
            <w:noProof/>
            <w:sz w:val="24"/>
            <w:szCs w:val="24"/>
          </w:rPr>
          <w:t xml:space="preserve"> 2002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 xml:space="preserve">; </w:t>
      </w:r>
      <w:hyperlink w:anchor="_ENREF_30" w:tooltip="Hayward, 2011 #880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Hayward et al., 2011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>;</w:t>
      </w:r>
      <w:r w:rsidR="006C448D" w:rsidRPr="009A2ED6">
        <w:rPr>
          <w:rFonts w:ascii="Arial" w:hAnsi="Arial" w:cs="Arial"/>
          <w:noProof/>
          <w:sz w:val="24"/>
          <w:szCs w:val="24"/>
        </w:rPr>
        <w:t xml:space="preserve"> Herrero-Hernández et al., 2012; </w:t>
      </w:r>
      <w:r w:rsidR="00AF0911" w:rsidRPr="009A2ED6">
        <w:rPr>
          <w:rFonts w:ascii="Arial" w:hAnsi="Arial" w:cs="Arial"/>
          <w:sz w:val="24"/>
          <w:szCs w:val="24"/>
        </w:rPr>
        <w:t xml:space="preserve">Hilgueras </w:t>
      </w:r>
      <w:r w:rsidR="00313E22" w:rsidRPr="009A2ED6">
        <w:rPr>
          <w:rFonts w:ascii="Arial" w:hAnsi="Arial" w:cs="Arial"/>
          <w:sz w:val="24"/>
          <w:szCs w:val="24"/>
        </w:rPr>
        <w:t xml:space="preserve">and </w:t>
      </w:r>
      <w:r w:rsidR="00AF0911" w:rsidRPr="009A2ED6">
        <w:rPr>
          <w:rFonts w:ascii="Arial" w:hAnsi="Arial" w:cs="Arial"/>
          <w:sz w:val="24"/>
          <w:szCs w:val="24"/>
        </w:rPr>
        <w:t xml:space="preserve">Millan, 2011; </w:t>
      </w:r>
      <w:r w:rsidR="002364DD" w:rsidRPr="009A2ED6">
        <w:rPr>
          <w:rFonts w:ascii="Arial" w:hAnsi="Arial" w:cs="Arial"/>
          <w:sz w:val="24"/>
          <w:szCs w:val="24"/>
        </w:rPr>
        <w:t xml:space="preserve">Hildreth </w:t>
      </w:r>
      <w:r w:rsidR="00313E22" w:rsidRPr="009A2ED6">
        <w:rPr>
          <w:rFonts w:ascii="Arial" w:hAnsi="Arial" w:cs="Arial"/>
          <w:sz w:val="24"/>
          <w:szCs w:val="24"/>
        </w:rPr>
        <w:t>and</w:t>
      </w:r>
      <w:r w:rsidR="002364DD" w:rsidRPr="009A2ED6">
        <w:rPr>
          <w:rFonts w:ascii="Arial" w:hAnsi="Arial" w:cs="Arial"/>
          <w:sz w:val="24"/>
          <w:szCs w:val="24"/>
        </w:rPr>
        <w:t xml:space="preserve"> Fierstein, 2015;</w:t>
      </w:r>
      <w:r w:rsidR="003D6740" w:rsidRPr="009A2ED6">
        <w:rPr>
          <w:rFonts w:ascii="Arial" w:hAnsi="Arial" w:cs="Arial"/>
          <w:noProof/>
          <w:sz w:val="24"/>
          <w:szCs w:val="24"/>
        </w:rPr>
        <w:t xml:space="preserve"> </w:t>
      </w:r>
      <w:hyperlink w:anchor="_ENREF_31" w:tooltip="Hopkins, 1988 #854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Hopkins, 1988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>;</w:t>
      </w:r>
      <w:r w:rsidR="00886BA5" w:rsidRPr="009A2ED6">
        <w:rPr>
          <w:rFonts w:ascii="Arial" w:hAnsi="Arial" w:cs="Arial"/>
          <w:noProof/>
          <w:sz w:val="24"/>
          <w:szCs w:val="24"/>
        </w:rPr>
        <w:t xml:space="preserve"> Hopkins et al., 2017;</w:t>
      </w:r>
      <w:r w:rsidR="003D6740" w:rsidRPr="009A2ED6">
        <w:rPr>
          <w:rFonts w:ascii="Arial" w:hAnsi="Arial" w:cs="Arial"/>
          <w:noProof/>
          <w:sz w:val="24"/>
          <w:szCs w:val="24"/>
        </w:rPr>
        <w:t xml:space="preserve"> </w:t>
      </w:r>
      <w:r w:rsidR="0069081F" w:rsidRPr="009A2ED6">
        <w:rPr>
          <w:rFonts w:ascii="Arial" w:hAnsi="Arial" w:cs="Arial"/>
          <w:sz w:val="24"/>
          <w:szCs w:val="24"/>
        </w:rPr>
        <w:t xml:space="preserve">Hunt et al., 2020; Isabirya et al., 2020; </w:t>
      </w:r>
      <w:hyperlink w:anchor="_ENREF_32" w:tooltip="Isaia, 2015 #815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Isaia et al., 2015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 xml:space="preserve">; </w:t>
      </w:r>
      <w:hyperlink w:anchor="_ENREF_33" w:tooltip="Jordan, 2013 #534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Jordan et al., 2013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 xml:space="preserve">; </w:t>
      </w:r>
      <w:r w:rsidR="0069081F" w:rsidRPr="009A2ED6">
        <w:rPr>
          <w:rFonts w:ascii="Arial" w:hAnsi="Arial" w:cs="Arial"/>
          <w:sz w:val="24"/>
          <w:szCs w:val="24"/>
        </w:rPr>
        <w:t xml:space="preserve">Kebede, 2013; </w:t>
      </w:r>
      <w:hyperlink w:anchor="_ENREF_34" w:tooltip="Kervyn, 2012 #897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Kervyn et al., 2012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>;</w:t>
      </w:r>
      <w:r w:rsidR="0069081F" w:rsidRPr="009A2ED6">
        <w:rPr>
          <w:rFonts w:ascii="Arial" w:hAnsi="Arial" w:cs="Arial"/>
          <w:noProof/>
          <w:sz w:val="24"/>
          <w:szCs w:val="24"/>
        </w:rPr>
        <w:t xml:space="preserve"> </w:t>
      </w:r>
      <w:r w:rsidR="0069081F" w:rsidRPr="009A2ED6">
        <w:rPr>
          <w:rFonts w:ascii="Arial" w:hAnsi="Arial" w:cs="Arial"/>
          <w:sz w:val="24"/>
          <w:szCs w:val="24"/>
        </w:rPr>
        <w:t>Key et al., 1987;</w:t>
      </w:r>
      <w:r w:rsidR="003D6740" w:rsidRPr="009A2ED6">
        <w:rPr>
          <w:rFonts w:ascii="Arial" w:hAnsi="Arial" w:cs="Arial"/>
          <w:noProof/>
          <w:sz w:val="24"/>
          <w:szCs w:val="24"/>
        </w:rPr>
        <w:t xml:space="preserve"> </w:t>
      </w:r>
      <w:r w:rsidR="0069081F" w:rsidRPr="009A2ED6">
        <w:rPr>
          <w:rFonts w:ascii="Arial" w:hAnsi="Arial" w:cs="Arial"/>
          <w:sz w:val="24"/>
          <w:szCs w:val="24"/>
        </w:rPr>
        <w:t xml:space="preserve">Killham </w:t>
      </w:r>
      <w:r w:rsidR="00313E22" w:rsidRPr="009A2ED6">
        <w:rPr>
          <w:rFonts w:ascii="Arial" w:hAnsi="Arial" w:cs="Arial"/>
          <w:sz w:val="24"/>
          <w:szCs w:val="24"/>
        </w:rPr>
        <w:t>and</w:t>
      </w:r>
      <w:r w:rsidR="0069081F" w:rsidRPr="009A2ED6">
        <w:rPr>
          <w:rFonts w:ascii="Arial" w:hAnsi="Arial" w:cs="Arial"/>
          <w:sz w:val="24"/>
          <w:szCs w:val="24"/>
        </w:rPr>
        <w:t xml:space="preserve"> Cloke, 1990; Kling, 1988;</w:t>
      </w:r>
      <w:r w:rsidR="00041D08" w:rsidRPr="009A2ED6">
        <w:rPr>
          <w:rFonts w:ascii="Arial" w:hAnsi="Arial" w:cs="Arial"/>
          <w:sz w:val="24"/>
          <w:szCs w:val="24"/>
        </w:rPr>
        <w:t xml:space="preserve"> Kshirsagar et al., 2015; Kshirsagar et al., 2016; </w:t>
      </w:r>
      <w:r w:rsidR="0069081F" w:rsidRPr="009A2ED6">
        <w:rPr>
          <w:rFonts w:ascii="Arial" w:hAnsi="Arial" w:cs="Arial"/>
          <w:sz w:val="24"/>
          <w:szCs w:val="24"/>
        </w:rPr>
        <w:t xml:space="preserve"> </w:t>
      </w:r>
      <w:hyperlink w:anchor="_ENREF_35" w:tooltip="Ku, 2009 #895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Ku et al., 2009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 xml:space="preserve">; </w:t>
      </w:r>
      <w:hyperlink w:anchor="_ENREF_36" w:tooltip="Lara, 2006 #1078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Lara et al., 2006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 xml:space="preserve">; </w:t>
      </w:r>
      <w:hyperlink w:anchor="_ENREF_37" w:tooltip="Le Corvec, 2013 #922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Le Corvec et al., 2013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 xml:space="preserve">; </w:t>
      </w:r>
      <w:hyperlink w:anchor="_ENREF_38" w:tooltip="Leat, 1989 #1079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Leat et al., 1989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 xml:space="preserve">; </w:t>
      </w:r>
      <w:r w:rsidR="003A446E" w:rsidRPr="009A2ED6">
        <w:rPr>
          <w:rFonts w:ascii="Arial" w:hAnsi="Arial" w:cs="Arial"/>
          <w:sz w:val="24"/>
          <w:szCs w:val="24"/>
        </w:rPr>
        <w:t xml:space="preserve">Lenhardt et al., 2018; </w:t>
      </w:r>
      <w:hyperlink w:anchor="_ENREF_39" w:tooltip="Leyrit, 2016 #1090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Leyrit et al., 2016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 xml:space="preserve">; </w:t>
      </w:r>
      <w:r w:rsidR="003A446E" w:rsidRPr="009A2ED6">
        <w:rPr>
          <w:rFonts w:ascii="Arial" w:hAnsi="Arial" w:cs="Arial"/>
          <w:sz w:val="24"/>
          <w:szCs w:val="24"/>
        </w:rPr>
        <w:t>Li et al., 2020;</w:t>
      </w:r>
      <w:r w:rsidR="0037500A" w:rsidRPr="009A2ED6">
        <w:rPr>
          <w:rFonts w:ascii="Arial" w:hAnsi="Arial" w:cs="Arial"/>
          <w:sz w:val="24"/>
          <w:szCs w:val="24"/>
        </w:rPr>
        <w:t xml:space="preserve"> Lierenfeld and Mattsson, 2015;</w:t>
      </w:r>
      <w:r w:rsidR="003A446E" w:rsidRPr="009A2ED6">
        <w:rPr>
          <w:rFonts w:ascii="Arial" w:hAnsi="Arial" w:cs="Arial"/>
          <w:sz w:val="24"/>
          <w:szCs w:val="24"/>
        </w:rPr>
        <w:t xml:space="preserve"> </w:t>
      </w:r>
      <w:hyperlink w:anchor="_ENREF_40" w:tooltip="Lindsay, 2011 #881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Lindsay et al., 2011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 xml:space="preserve">; </w:t>
      </w:r>
      <w:hyperlink w:anchor="_ENREF_41" w:tooltip="Loera, 2008 #1085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Loera et al., 2008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 xml:space="preserve">; </w:t>
      </w:r>
      <w:hyperlink w:anchor="_ENREF_42" w:tooltip="López-Rojas, 2015 #866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López-Rojas and Carrasco-Núñez, 2015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 xml:space="preserve">; </w:t>
      </w:r>
      <w:hyperlink w:anchor="_ENREF_43" w:tooltip="Lorenz, 1970 #821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Lorenz, 1970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 xml:space="preserve">; </w:t>
      </w:r>
      <w:hyperlink w:anchor="_ENREF_44" w:tooltip="Lorenz, 1973 #828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Lorenz, 1973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>;</w:t>
      </w:r>
      <w:r w:rsidR="003A446E" w:rsidRPr="009A2ED6">
        <w:rPr>
          <w:rFonts w:ascii="Arial" w:hAnsi="Arial" w:cs="Arial"/>
          <w:noProof/>
          <w:sz w:val="24"/>
          <w:szCs w:val="24"/>
        </w:rPr>
        <w:t xml:space="preserve"> </w:t>
      </w:r>
      <w:r w:rsidR="003A446E" w:rsidRPr="009A2ED6">
        <w:rPr>
          <w:rFonts w:ascii="Arial" w:hAnsi="Arial" w:cs="Arial"/>
          <w:sz w:val="24"/>
          <w:szCs w:val="24"/>
        </w:rPr>
        <w:t>Lorenz, 1986;</w:t>
      </w:r>
      <w:r w:rsidR="003D6740" w:rsidRPr="009A2ED6">
        <w:rPr>
          <w:rFonts w:ascii="Arial" w:hAnsi="Arial" w:cs="Arial"/>
          <w:noProof/>
          <w:sz w:val="24"/>
          <w:szCs w:val="24"/>
        </w:rPr>
        <w:t xml:space="preserve"> </w:t>
      </w:r>
      <w:r w:rsidR="003A446E" w:rsidRPr="009A2ED6">
        <w:rPr>
          <w:rFonts w:ascii="Arial" w:hAnsi="Arial" w:cs="Arial"/>
          <w:sz w:val="24"/>
          <w:szCs w:val="24"/>
        </w:rPr>
        <w:t xml:space="preserve">Lucassen et al., 2013; Macdonald et al., 1990; </w:t>
      </w:r>
      <w:hyperlink w:anchor="_ENREF_45" w:tooltip="Macorps, 2015 #901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Macorps, 2015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>;</w:t>
      </w:r>
      <w:r w:rsidR="00886579" w:rsidRPr="009A2ED6">
        <w:rPr>
          <w:rFonts w:ascii="Arial" w:hAnsi="Arial" w:cs="Arial"/>
          <w:sz w:val="24"/>
          <w:szCs w:val="24"/>
        </w:rPr>
        <w:t xml:space="preserve"> Mao et al., 2009;</w:t>
      </w:r>
      <w:r w:rsidR="003D6740" w:rsidRPr="009A2ED6">
        <w:rPr>
          <w:rFonts w:ascii="Arial" w:hAnsi="Arial" w:cs="Arial"/>
          <w:noProof/>
          <w:sz w:val="24"/>
          <w:szCs w:val="24"/>
        </w:rPr>
        <w:t xml:space="preserve"> </w:t>
      </w:r>
      <w:r w:rsidR="003A446E" w:rsidRPr="009A2ED6">
        <w:rPr>
          <w:rFonts w:ascii="Arial" w:hAnsi="Arial" w:cs="Arial"/>
          <w:sz w:val="24"/>
          <w:szCs w:val="24"/>
        </w:rPr>
        <w:t>Martín-Serrano et al., 2009;</w:t>
      </w:r>
      <w:r w:rsidR="00886579" w:rsidRPr="009A2ED6">
        <w:rPr>
          <w:rFonts w:ascii="Arial" w:hAnsi="Arial" w:cs="Arial"/>
          <w:sz w:val="24"/>
          <w:szCs w:val="24"/>
        </w:rPr>
        <w:t xml:space="preserve"> Matchan et al., 2018;</w:t>
      </w:r>
      <w:r w:rsidR="00313E22" w:rsidRPr="009A2ED6">
        <w:rPr>
          <w:rFonts w:ascii="Arial" w:hAnsi="Arial" w:cs="Arial"/>
          <w:sz w:val="24"/>
          <w:szCs w:val="24"/>
        </w:rPr>
        <w:t xml:space="preserve"> </w:t>
      </w:r>
      <w:hyperlink w:anchor="_ENREF_46" w:tooltip="Mattsson, 2011 #545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Mattsson and Tripoli, 2011a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 xml:space="preserve">; </w:t>
      </w:r>
      <w:hyperlink w:anchor="_ENREF_47" w:tooltip="Mattsson, 2011 #1108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Mattsson and Tripoli, 2011b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 xml:space="preserve">; </w:t>
      </w:r>
      <w:hyperlink w:anchor="_ENREF_48" w:tooltip="Mazzarini, 2003 #839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Mazzarini and D'Orazio, 2003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 xml:space="preserve">; </w:t>
      </w:r>
      <w:r w:rsidR="008372DF" w:rsidRPr="009A2ED6">
        <w:rPr>
          <w:rFonts w:ascii="Arial" w:hAnsi="Arial" w:cs="Arial"/>
          <w:noProof/>
          <w:sz w:val="24"/>
          <w:szCs w:val="24"/>
        </w:rPr>
        <w:t xml:space="preserve">Messbahi et al., 2020; </w:t>
      </w:r>
      <w:hyperlink w:anchor="_ENREF_49" w:tooltip="Milton, 1977 #929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Milton, 1977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 xml:space="preserve">; </w:t>
      </w:r>
      <w:r w:rsidR="003A446E" w:rsidRPr="009A2ED6">
        <w:rPr>
          <w:rFonts w:ascii="Arial" w:hAnsi="Arial" w:cs="Arial"/>
          <w:sz w:val="24"/>
          <w:szCs w:val="24"/>
          <w:highlight w:val="yellow"/>
        </w:rPr>
        <w:t>Mills</w:t>
      </w:r>
      <w:r w:rsidR="003A446E" w:rsidRPr="009A2ED6">
        <w:rPr>
          <w:rFonts w:ascii="Arial" w:hAnsi="Arial" w:cs="Arial"/>
          <w:sz w:val="24"/>
          <w:szCs w:val="24"/>
        </w:rPr>
        <w:t xml:space="preserve">, 2009; </w:t>
      </w:r>
      <w:hyperlink w:anchor="_ENREF_50" w:tooltip="Mingram, 2004 #912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Mingram et al., 2004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 xml:space="preserve">; </w:t>
      </w:r>
      <w:r w:rsidR="003A446E" w:rsidRPr="009A2ED6">
        <w:rPr>
          <w:rFonts w:ascii="Arial" w:hAnsi="Arial" w:cs="Arial"/>
          <w:sz w:val="24"/>
          <w:szCs w:val="24"/>
        </w:rPr>
        <w:t xml:space="preserve">Mohr et al., 1980; </w:t>
      </w:r>
      <w:r w:rsidR="008A6527" w:rsidRPr="009A2ED6">
        <w:rPr>
          <w:rFonts w:ascii="Arial" w:hAnsi="Arial" w:cs="Arial"/>
          <w:sz w:val="24"/>
          <w:szCs w:val="24"/>
        </w:rPr>
        <w:t xml:space="preserve">Molloy et al., 2009; </w:t>
      </w:r>
      <w:hyperlink w:anchor="_ENREF_51" w:tooltip="Moriwaki, 1992 #1082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Moriwaki, 1992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 xml:space="preserve">; </w:t>
      </w:r>
      <w:hyperlink w:anchor="_ENREF_52" w:tooltip="Moufti, 2013 #1105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Moufti et al., 2013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>;</w:t>
      </w:r>
      <w:r w:rsidR="003A446E" w:rsidRPr="009A2ED6">
        <w:rPr>
          <w:rFonts w:ascii="Arial" w:hAnsi="Arial" w:cs="Arial"/>
          <w:noProof/>
          <w:sz w:val="24"/>
          <w:szCs w:val="24"/>
        </w:rPr>
        <w:t xml:space="preserve"> </w:t>
      </w:r>
      <w:r w:rsidR="003A446E" w:rsidRPr="009A2ED6">
        <w:rPr>
          <w:rFonts w:ascii="Arial" w:hAnsi="Arial" w:cs="Arial"/>
          <w:sz w:val="24"/>
          <w:szCs w:val="24"/>
        </w:rPr>
        <w:t xml:space="preserve">Moufti </w:t>
      </w:r>
      <w:r w:rsidR="00313E22" w:rsidRPr="009A2ED6">
        <w:rPr>
          <w:rFonts w:ascii="Arial" w:hAnsi="Arial" w:cs="Arial"/>
          <w:sz w:val="24"/>
          <w:szCs w:val="24"/>
        </w:rPr>
        <w:t>and</w:t>
      </w:r>
      <w:r w:rsidR="003A446E" w:rsidRPr="009A2ED6">
        <w:rPr>
          <w:rFonts w:ascii="Arial" w:hAnsi="Arial" w:cs="Arial"/>
          <w:sz w:val="24"/>
          <w:szCs w:val="24"/>
        </w:rPr>
        <w:t xml:space="preserve"> Németh, 2013; </w:t>
      </w:r>
      <w:r w:rsidR="00245A4B" w:rsidRPr="009A2ED6">
        <w:rPr>
          <w:rFonts w:ascii="Arial" w:hAnsi="Arial" w:cs="Arial"/>
          <w:sz w:val="24"/>
          <w:szCs w:val="24"/>
        </w:rPr>
        <w:t>Moufti and Németh</w:t>
      </w:r>
      <w:r w:rsidR="00245A4B">
        <w:rPr>
          <w:rFonts w:ascii="Arial" w:hAnsi="Arial" w:cs="Arial"/>
          <w:sz w:val="24"/>
          <w:szCs w:val="24"/>
        </w:rPr>
        <w:t xml:space="preserve">, </w:t>
      </w:r>
      <w:r w:rsidR="003A446E" w:rsidRPr="009A2ED6">
        <w:rPr>
          <w:rFonts w:ascii="Arial" w:hAnsi="Arial" w:cs="Arial"/>
          <w:sz w:val="24"/>
          <w:szCs w:val="24"/>
        </w:rPr>
        <w:t>2014;</w:t>
      </w:r>
      <w:r w:rsidR="005745A9" w:rsidRPr="009A2ED6">
        <w:rPr>
          <w:rFonts w:ascii="Arial" w:hAnsi="Arial" w:cs="Arial"/>
          <w:sz w:val="24"/>
          <w:szCs w:val="24"/>
        </w:rPr>
        <w:t xml:space="preserve"> Muhs et al., 2003; </w:t>
      </w:r>
      <w:r w:rsidR="003A446E" w:rsidRPr="009A2ED6">
        <w:rPr>
          <w:rFonts w:ascii="Arial" w:hAnsi="Arial" w:cs="Arial"/>
          <w:sz w:val="24"/>
          <w:szCs w:val="24"/>
        </w:rPr>
        <w:t>Nankabirwa et al., 2019;</w:t>
      </w:r>
      <w:r w:rsidR="003D6740" w:rsidRPr="009A2ED6">
        <w:rPr>
          <w:rFonts w:ascii="Arial" w:hAnsi="Arial" w:cs="Arial"/>
          <w:noProof/>
          <w:sz w:val="24"/>
          <w:szCs w:val="24"/>
        </w:rPr>
        <w:t xml:space="preserve"> </w:t>
      </w:r>
      <w:r w:rsidR="003A446E" w:rsidRPr="009A2ED6">
        <w:rPr>
          <w:rFonts w:ascii="Arial" w:hAnsi="Arial" w:cs="Arial"/>
          <w:sz w:val="24"/>
          <w:szCs w:val="24"/>
        </w:rPr>
        <w:t>Natukunda, 2012;</w:t>
      </w:r>
      <w:r w:rsidR="00654A0F" w:rsidRPr="009A2ED6">
        <w:rPr>
          <w:rFonts w:ascii="Arial" w:hAnsi="Arial" w:cs="Arial"/>
          <w:sz w:val="24"/>
          <w:szCs w:val="24"/>
        </w:rPr>
        <w:t xml:space="preserve"> Nelson and Gonzalez-Caver, 1992;</w:t>
      </w:r>
      <w:r w:rsidR="003A446E" w:rsidRPr="009A2ED6">
        <w:rPr>
          <w:rFonts w:ascii="Arial" w:hAnsi="Arial" w:cs="Arial"/>
          <w:sz w:val="24"/>
          <w:szCs w:val="24"/>
        </w:rPr>
        <w:t xml:space="preserve"> </w:t>
      </w:r>
      <w:hyperlink w:anchor="_ENREF_53" w:tooltip="Németh, 2012 #535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Németh et al., 2012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>;</w:t>
      </w:r>
      <w:r w:rsidR="005F2E35" w:rsidRPr="009A2ED6">
        <w:rPr>
          <w:rFonts w:ascii="Arial" w:hAnsi="Arial" w:cs="Arial"/>
          <w:noProof/>
          <w:sz w:val="24"/>
          <w:szCs w:val="24"/>
        </w:rPr>
        <w:t xml:space="preserve"> Nicholson et al., 2011;</w:t>
      </w:r>
      <w:r w:rsidR="003D6740" w:rsidRPr="009A2ED6">
        <w:rPr>
          <w:rFonts w:ascii="Arial" w:hAnsi="Arial" w:cs="Arial"/>
          <w:noProof/>
          <w:sz w:val="24"/>
          <w:szCs w:val="24"/>
        </w:rPr>
        <w:t xml:space="preserve"> </w:t>
      </w:r>
      <w:r w:rsidR="00F62599" w:rsidRPr="009A2ED6">
        <w:rPr>
          <w:rFonts w:ascii="Arial" w:hAnsi="Arial" w:cs="Arial"/>
          <w:noProof/>
          <w:sz w:val="24"/>
          <w:szCs w:val="24"/>
        </w:rPr>
        <w:t xml:space="preserve">Nguetsop et al., 2011; </w:t>
      </w:r>
      <w:hyperlink w:anchor="_ENREF_54" w:tooltip="Ngwa, 2010 #832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Ngwa et al., 2010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>;</w:t>
      </w:r>
      <w:r w:rsidR="003A446E" w:rsidRPr="009A2ED6">
        <w:rPr>
          <w:rFonts w:ascii="Arial" w:hAnsi="Arial" w:cs="Arial"/>
          <w:noProof/>
          <w:sz w:val="24"/>
          <w:szCs w:val="24"/>
        </w:rPr>
        <w:t xml:space="preserve"> </w:t>
      </w:r>
      <w:r w:rsidR="00806A31" w:rsidRPr="009A2ED6">
        <w:rPr>
          <w:rFonts w:ascii="Arial" w:hAnsi="Arial" w:cs="Arial"/>
          <w:noProof/>
          <w:sz w:val="24"/>
          <w:szCs w:val="24"/>
        </w:rPr>
        <w:t>Njomb</w:t>
      </w:r>
      <w:r w:rsidR="00B46B3B" w:rsidRPr="009A2ED6">
        <w:rPr>
          <w:rFonts w:ascii="Arial" w:hAnsi="Arial" w:cs="Arial"/>
          <w:noProof/>
          <w:sz w:val="24"/>
          <w:szCs w:val="24"/>
        </w:rPr>
        <w:t>i</w:t>
      </w:r>
      <w:r w:rsidR="00806A31" w:rsidRPr="009A2ED6">
        <w:rPr>
          <w:rFonts w:ascii="Arial" w:hAnsi="Arial" w:cs="Arial"/>
          <w:noProof/>
          <w:sz w:val="24"/>
          <w:szCs w:val="24"/>
        </w:rPr>
        <w:t>e</w:t>
      </w:r>
      <w:r w:rsidR="00B46B3B" w:rsidRPr="009A2ED6">
        <w:rPr>
          <w:rFonts w:ascii="Arial" w:hAnsi="Arial" w:cs="Arial"/>
          <w:noProof/>
          <w:sz w:val="24"/>
          <w:szCs w:val="24"/>
        </w:rPr>
        <w:t xml:space="preserve"> et al., 2018; </w:t>
      </w:r>
      <w:r w:rsidR="003A446E" w:rsidRPr="009A2ED6">
        <w:rPr>
          <w:rFonts w:ascii="Arial" w:hAnsi="Arial" w:cs="Arial"/>
          <w:sz w:val="24"/>
          <w:szCs w:val="24"/>
        </w:rPr>
        <w:t>Nougier et al.</w:t>
      </w:r>
      <w:r w:rsidR="00245A4B">
        <w:rPr>
          <w:rFonts w:ascii="Arial" w:hAnsi="Arial" w:cs="Arial"/>
          <w:sz w:val="24"/>
          <w:szCs w:val="24"/>
        </w:rPr>
        <w:t>,</w:t>
      </w:r>
      <w:r w:rsidR="003A446E" w:rsidRPr="009A2ED6">
        <w:rPr>
          <w:rFonts w:ascii="Arial" w:hAnsi="Arial" w:cs="Arial"/>
          <w:sz w:val="24"/>
          <w:szCs w:val="24"/>
        </w:rPr>
        <w:t xml:space="preserve"> 1986;</w:t>
      </w:r>
      <w:r w:rsidR="003D6740" w:rsidRPr="009A2ED6">
        <w:rPr>
          <w:rFonts w:ascii="Arial" w:hAnsi="Arial" w:cs="Arial"/>
          <w:noProof/>
          <w:sz w:val="24"/>
          <w:szCs w:val="24"/>
        </w:rPr>
        <w:t xml:space="preserve"> </w:t>
      </w:r>
      <w:hyperlink w:anchor="_ENREF_55" w:tooltip="Okuno, 246 #1083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Okuno et al., 246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>;</w:t>
      </w:r>
      <w:r w:rsidR="003A446E" w:rsidRPr="009A2ED6">
        <w:rPr>
          <w:rFonts w:ascii="Arial" w:hAnsi="Arial" w:cs="Arial"/>
          <w:noProof/>
          <w:sz w:val="24"/>
          <w:szCs w:val="24"/>
        </w:rPr>
        <w:t xml:space="preserve"> </w:t>
      </w:r>
      <w:r w:rsidR="00A07C9F" w:rsidRPr="009A2ED6">
        <w:rPr>
          <w:rFonts w:ascii="Arial" w:hAnsi="Arial" w:cs="Arial"/>
          <w:noProof/>
          <w:sz w:val="24"/>
          <w:szCs w:val="24"/>
        </w:rPr>
        <w:t xml:space="preserve">Oostingh, 2017; </w:t>
      </w:r>
      <w:r w:rsidR="003A446E" w:rsidRPr="009A2ED6">
        <w:rPr>
          <w:rFonts w:ascii="Arial" w:hAnsi="Arial" w:cs="Arial"/>
          <w:sz w:val="24"/>
          <w:szCs w:val="24"/>
        </w:rPr>
        <w:t xml:space="preserve">Orlando et al., 2006; </w:t>
      </w:r>
      <w:hyperlink w:anchor="_ENREF_56" w:tooltip="Ort, 2009 #597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Ort and Carrasco-Núñez, 2009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>;</w:t>
      </w:r>
      <w:r w:rsidR="00341A3A" w:rsidRPr="009A2ED6">
        <w:rPr>
          <w:rFonts w:ascii="Arial" w:hAnsi="Arial" w:cs="Arial"/>
          <w:noProof/>
          <w:sz w:val="24"/>
          <w:szCs w:val="24"/>
        </w:rPr>
        <w:t xml:space="preserve"> </w:t>
      </w:r>
      <w:r w:rsidR="00341A3A" w:rsidRPr="009A2ED6">
        <w:rPr>
          <w:rFonts w:ascii="Arial" w:eastAsia="Times New Roman" w:hAnsi="Arial" w:cs="Arial"/>
          <w:color w:val="000000"/>
          <w:sz w:val="24"/>
          <w:szCs w:val="24"/>
        </w:rPr>
        <w:t xml:space="preserve">Özemir </w:t>
      </w:r>
      <w:r w:rsidR="00313E22" w:rsidRPr="009A2ED6">
        <w:rPr>
          <w:rFonts w:ascii="Arial" w:eastAsia="Times New Roman" w:hAnsi="Arial" w:cs="Arial"/>
          <w:color w:val="000000"/>
          <w:sz w:val="24"/>
          <w:szCs w:val="24"/>
        </w:rPr>
        <w:t>and</w:t>
      </w:r>
      <w:r w:rsidR="00341A3A" w:rsidRPr="009A2ED6">
        <w:rPr>
          <w:rFonts w:ascii="Arial" w:eastAsia="Times New Roman" w:hAnsi="Arial" w:cs="Arial"/>
          <w:color w:val="000000"/>
          <w:sz w:val="24"/>
          <w:szCs w:val="24"/>
        </w:rPr>
        <w:t xml:space="preserve"> Güleç, 2013;</w:t>
      </w:r>
      <w:r w:rsidR="00F60A61">
        <w:rPr>
          <w:rFonts w:ascii="Arial" w:eastAsia="Times New Roman" w:hAnsi="Arial" w:cs="Arial"/>
          <w:color w:val="000000"/>
          <w:sz w:val="24"/>
          <w:szCs w:val="24"/>
        </w:rPr>
        <w:t xml:space="preserve"> Page, 1974;</w:t>
      </w:r>
      <w:r w:rsidR="00B46B3B" w:rsidRPr="009A2ED6">
        <w:rPr>
          <w:rFonts w:ascii="Arial" w:eastAsia="Times New Roman" w:hAnsi="Arial" w:cs="Arial"/>
          <w:color w:val="000000"/>
          <w:sz w:val="24"/>
          <w:szCs w:val="24"/>
        </w:rPr>
        <w:t xml:space="preserve"> Panizzo et al., 2013;</w:t>
      </w:r>
      <w:r w:rsidR="003D6740" w:rsidRPr="009A2ED6">
        <w:rPr>
          <w:rFonts w:ascii="Arial" w:hAnsi="Arial" w:cs="Arial"/>
          <w:noProof/>
          <w:sz w:val="24"/>
          <w:szCs w:val="24"/>
        </w:rPr>
        <w:t xml:space="preserve"> </w:t>
      </w:r>
      <w:hyperlink w:anchor="_ENREF_57" w:tooltip="Pardo, 2008 #947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Pardo et al., 2008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 xml:space="preserve">; </w:t>
      </w:r>
      <w:hyperlink w:anchor="_ENREF_58" w:tooltip="Pardo, 2009 #946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Pardo et al., 2009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 xml:space="preserve">; </w:t>
      </w:r>
      <w:r w:rsidR="005745A9" w:rsidRPr="009A2ED6">
        <w:rPr>
          <w:rFonts w:ascii="Arial" w:hAnsi="Arial" w:cs="Arial"/>
          <w:noProof/>
          <w:sz w:val="24"/>
          <w:szCs w:val="24"/>
        </w:rPr>
        <w:t xml:space="preserve">Pastre et al., 2007; </w:t>
      </w:r>
      <w:hyperlink w:anchor="_ENREF_59" w:tooltip="Peters, 2008 #1080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Peters et al., 2008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 xml:space="preserve">; </w:t>
      </w:r>
      <w:hyperlink w:anchor="_ENREF_60" w:tooltip="Peterson, 1964 #889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Peterson and Groh, 1964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 xml:space="preserve">; </w:t>
      </w:r>
      <w:r w:rsidR="003A446E" w:rsidRPr="009A2ED6">
        <w:rPr>
          <w:rFonts w:ascii="Arial" w:hAnsi="Arial" w:cs="Arial"/>
          <w:noProof/>
          <w:sz w:val="24"/>
          <w:szCs w:val="24"/>
        </w:rPr>
        <w:t>Poblete</w:t>
      </w:r>
      <w:r w:rsidR="004608A1" w:rsidRPr="009A2ED6">
        <w:rPr>
          <w:rFonts w:ascii="Arial" w:hAnsi="Arial" w:cs="Arial"/>
          <w:noProof/>
          <w:sz w:val="24"/>
          <w:szCs w:val="24"/>
        </w:rPr>
        <w:t xml:space="preserve"> et al., 2013;</w:t>
      </w:r>
      <w:r w:rsidR="007440EF" w:rsidRPr="009A2ED6">
        <w:rPr>
          <w:rFonts w:ascii="Arial" w:hAnsi="Arial" w:cs="Arial"/>
          <w:noProof/>
          <w:sz w:val="24"/>
          <w:szCs w:val="24"/>
        </w:rPr>
        <w:t xml:space="preserve"> Pomposiello et al., 1991;</w:t>
      </w:r>
      <w:r w:rsidR="004608A1" w:rsidRPr="009A2ED6">
        <w:rPr>
          <w:rFonts w:ascii="Arial" w:hAnsi="Arial" w:cs="Arial"/>
          <w:noProof/>
          <w:sz w:val="24"/>
          <w:szCs w:val="24"/>
        </w:rPr>
        <w:t xml:space="preserve"> Poppe et al., 2016; Pouclet et al., 2014; Raharimahefa </w:t>
      </w:r>
      <w:r w:rsidR="00313E22" w:rsidRPr="009A2ED6">
        <w:rPr>
          <w:rFonts w:ascii="Arial" w:hAnsi="Arial" w:cs="Arial"/>
          <w:noProof/>
          <w:sz w:val="24"/>
          <w:szCs w:val="24"/>
        </w:rPr>
        <w:t>and</w:t>
      </w:r>
      <w:r w:rsidR="004608A1" w:rsidRPr="009A2ED6">
        <w:rPr>
          <w:rFonts w:ascii="Arial" w:hAnsi="Arial" w:cs="Arial"/>
          <w:noProof/>
          <w:sz w:val="24"/>
          <w:szCs w:val="24"/>
        </w:rPr>
        <w:t xml:space="preserve"> Rasoazanamparany, 2018;</w:t>
      </w:r>
      <w:r w:rsidR="00F60A61">
        <w:rPr>
          <w:rFonts w:ascii="Arial" w:hAnsi="Arial" w:cs="Arial"/>
          <w:noProof/>
          <w:sz w:val="24"/>
          <w:szCs w:val="24"/>
        </w:rPr>
        <w:t xml:space="preserve"> </w:t>
      </w:r>
      <w:r w:rsidR="00F60A61">
        <w:rPr>
          <w:rFonts w:ascii="Arial" w:hAnsi="Arial" w:cs="Arial"/>
          <w:sz w:val="24"/>
          <w:szCs w:val="24"/>
        </w:rPr>
        <w:t>Reeves and De Hon, 1965</w:t>
      </w:r>
      <w:r w:rsidR="00F60A61">
        <w:rPr>
          <w:rFonts w:ascii="Arial" w:hAnsi="Arial" w:cs="Arial"/>
          <w:noProof/>
          <w:sz w:val="24"/>
          <w:szCs w:val="24"/>
        </w:rPr>
        <w:t xml:space="preserve">; </w:t>
      </w:r>
      <w:r w:rsidR="00A52F00" w:rsidRPr="009A2ED6">
        <w:rPr>
          <w:rFonts w:ascii="Arial" w:hAnsi="Arial" w:cs="Arial"/>
          <w:noProof/>
          <w:sz w:val="24"/>
          <w:szCs w:val="24"/>
        </w:rPr>
        <w:t xml:space="preserve">Rojas, 2019; </w:t>
      </w:r>
      <w:hyperlink w:anchor="_ENREF_61" w:tooltip="Rosen, 2004 #883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Rosen et al., 2004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>;</w:t>
      </w:r>
      <w:r w:rsidR="00F60A61">
        <w:rPr>
          <w:rFonts w:ascii="Arial" w:hAnsi="Arial" w:cs="Arial"/>
          <w:noProof/>
          <w:sz w:val="24"/>
          <w:szCs w:val="24"/>
        </w:rPr>
        <w:t xml:space="preserve"> Rosen et al., 2014;</w:t>
      </w:r>
      <w:r w:rsidR="004608A1" w:rsidRPr="009A2ED6">
        <w:rPr>
          <w:rFonts w:ascii="Arial" w:hAnsi="Arial" w:cs="Arial"/>
          <w:noProof/>
          <w:sz w:val="24"/>
          <w:szCs w:val="24"/>
        </w:rPr>
        <w:t xml:space="preserve"> </w:t>
      </w:r>
      <w:hyperlink w:anchor="_ENREF_62" w:tooltip="Ross, 2011 #490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Ross et al., 2011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>;</w:t>
      </w:r>
      <w:r w:rsidR="00A52F00" w:rsidRPr="009A2ED6">
        <w:rPr>
          <w:rFonts w:ascii="Arial" w:hAnsi="Arial" w:cs="Arial"/>
          <w:noProof/>
          <w:sz w:val="24"/>
          <w:szCs w:val="24"/>
        </w:rPr>
        <w:t xml:space="preserve"> Rufer et al., 2014; </w:t>
      </w:r>
      <w:r w:rsidR="004608A1" w:rsidRPr="009A2ED6">
        <w:rPr>
          <w:rFonts w:ascii="Arial" w:hAnsi="Arial" w:cs="Arial"/>
          <w:noProof/>
          <w:sz w:val="24"/>
          <w:szCs w:val="24"/>
        </w:rPr>
        <w:t xml:space="preserve"> Rumes et al., 2011;</w:t>
      </w:r>
      <w:r w:rsidR="003D6740" w:rsidRPr="009A2ED6">
        <w:rPr>
          <w:rFonts w:ascii="Arial" w:hAnsi="Arial" w:cs="Arial"/>
          <w:noProof/>
          <w:sz w:val="24"/>
          <w:szCs w:val="24"/>
        </w:rPr>
        <w:t xml:space="preserve"> </w:t>
      </w:r>
      <w:r w:rsidR="008C140D">
        <w:rPr>
          <w:rFonts w:ascii="Arial" w:hAnsi="Arial" w:cs="Arial"/>
          <w:noProof/>
          <w:sz w:val="24"/>
          <w:szCs w:val="24"/>
        </w:rPr>
        <w:t xml:space="preserve"> </w:t>
      </w:r>
      <w:hyperlink w:anchor="_ENREF_63" w:tooltip="Sakuyama, 1984 #1084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Sakuyama and Koyaguchi, 1984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>;</w:t>
      </w:r>
      <w:r w:rsidR="00CB42A6" w:rsidRPr="009A2ED6">
        <w:rPr>
          <w:rFonts w:ascii="Arial" w:hAnsi="Arial" w:cs="Arial"/>
          <w:noProof/>
          <w:sz w:val="24"/>
          <w:szCs w:val="24"/>
        </w:rPr>
        <w:t xml:space="preserve"> </w:t>
      </w:r>
      <w:r w:rsidR="00CB42A6" w:rsidRPr="009A2ED6">
        <w:rPr>
          <w:rFonts w:ascii="Arial" w:hAnsi="Arial" w:cs="Arial"/>
          <w:sz w:val="24"/>
          <w:szCs w:val="24"/>
        </w:rPr>
        <w:t>Segers, 2012;</w:t>
      </w:r>
      <w:r w:rsidR="004608A1" w:rsidRPr="009A2ED6">
        <w:rPr>
          <w:rFonts w:ascii="Arial" w:hAnsi="Arial" w:cs="Arial"/>
          <w:noProof/>
          <w:sz w:val="24"/>
          <w:szCs w:val="24"/>
        </w:rPr>
        <w:t xml:space="preserve"> </w:t>
      </w:r>
      <w:r w:rsidR="004608A1" w:rsidRPr="009A2ED6">
        <w:rPr>
          <w:rFonts w:ascii="Arial" w:hAnsi="Arial" w:cs="Arial"/>
          <w:sz w:val="24"/>
          <w:szCs w:val="24"/>
        </w:rPr>
        <w:t xml:space="preserve">Şen et al., 2014; </w:t>
      </w:r>
      <w:r w:rsidR="00886579" w:rsidRPr="009A2ED6">
        <w:rPr>
          <w:rFonts w:ascii="Arial" w:hAnsi="Arial" w:cs="Arial"/>
          <w:sz w:val="24"/>
          <w:szCs w:val="24"/>
        </w:rPr>
        <w:t xml:space="preserve">Shaanan et al., 2011; </w:t>
      </w:r>
      <w:r w:rsidR="004608A1" w:rsidRPr="009A2ED6">
        <w:rPr>
          <w:rFonts w:ascii="Arial" w:hAnsi="Arial" w:cs="Arial"/>
          <w:sz w:val="24"/>
          <w:szCs w:val="24"/>
        </w:rPr>
        <w:t>Sheng et al., 2017;</w:t>
      </w:r>
      <w:r w:rsidR="003D6740" w:rsidRPr="009A2ED6">
        <w:rPr>
          <w:rFonts w:ascii="Arial" w:hAnsi="Arial" w:cs="Arial"/>
          <w:noProof/>
          <w:sz w:val="24"/>
          <w:szCs w:val="24"/>
        </w:rPr>
        <w:t xml:space="preserve"> </w:t>
      </w:r>
      <w:hyperlink w:anchor="_ENREF_64" w:tooltip="Sherrod, 2004 #879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Sherrod et al., 2004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 xml:space="preserve">; </w:t>
      </w:r>
      <w:hyperlink w:anchor="_ENREF_65" w:tooltip="Siebe, 2014 #874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Siebe et al., 2014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 xml:space="preserve">; </w:t>
      </w:r>
      <w:hyperlink w:anchor="_ENREF_66" w:tooltip="Sigurdsson, 1987 #894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Sigurdsson et al., 1987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 xml:space="preserve">; </w:t>
      </w:r>
      <w:hyperlink w:anchor="_ENREF_67" w:tooltip="Sottili, 2009 #590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Sottili et al., 2009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>;</w:t>
      </w:r>
      <w:r w:rsidR="004608A1" w:rsidRPr="009A2ED6">
        <w:rPr>
          <w:rFonts w:ascii="Arial" w:hAnsi="Arial" w:cs="Arial"/>
          <w:noProof/>
          <w:sz w:val="24"/>
          <w:szCs w:val="24"/>
        </w:rPr>
        <w:t xml:space="preserve"> Sottili et al., 2012;</w:t>
      </w:r>
      <w:r w:rsidR="000A0095" w:rsidRPr="009A2ED6">
        <w:rPr>
          <w:rFonts w:ascii="Arial" w:hAnsi="Arial" w:cs="Arial"/>
          <w:noProof/>
          <w:sz w:val="24"/>
          <w:szCs w:val="24"/>
        </w:rPr>
        <w:t xml:space="preserve"> Ssemmanda et al., 2014; Stelten et al., 2020;</w:t>
      </w:r>
      <w:r w:rsidR="003D6740" w:rsidRPr="009A2ED6">
        <w:rPr>
          <w:rFonts w:ascii="Arial" w:hAnsi="Arial" w:cs="Arial"/>
          <w:noProof/>
          <w:sz w:val="24"/>
          <w:szCs w:val="24"/>
        </w:rPr>
        <w:t xml:space="preserve"> </w:t>
      </w:r>
      <w:hyperlink w:anchor="_ENREF_68" w:tooltip="Streufert, 2008 #950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Streufert et al., 2008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>;</w:t>
      </w:r>
      <w:r w:rsidR="000A0095" w:rsidRPr="009A2ED6">
        <w:rPr>
          <w:rFonts w:ascii="Arial" w:hAnsi="Arial" w:cs="Arial"/>
          <w:noProof/>
          <w:sz w:val="24"/>
          <w:szCs w:val="24"/>
        </w:rPr>
        <w:t xml:space="preserve"> Sun et al., 2015; </w:t>
      </w:r>
      <w:r w:rsidR="006C448D" w:rsidRPr="009A2ED6">
        <w:rPr>
          <w:rFonts w:ascii="Arial" w:hAnsi="Arial" w:cs="Arial"/>
          <w:noProof/>
          <w:sz w:val="24"/>
          <w:szCs w:val="24"/>
        </w:rPr>
        <w:t xml:space="preserve">Sun et al., 2018; </w:t>
      </w:r>
      <w:r w:rsidR="000A0095" w:rsidRPr="009A2ED6">
        <w:rPr>
          <w:rFonts w:ascii="Arial" w:hAnsi="Arial" w:cs="Arial"/>
          <w:noProof/>
          <w:sz w:val="24"/>
          <w:szCs w:val="24"/>
        </w:rPr>
        <w:t>Swanson et al., 1974;</w:t>
      </w:r>
      <w:r w:rsidR="003D6740" w:rsidRPr="009A2ED6">
        <w:rPr>
          <w:rFonts w:ascii="Arial" w:hAnsi="Arial" w:cs="Arial"/>
          <w:noProof/>
          <w:sz w:val="24"/>
          <w:szCs w:val="24"/>
        </w:rPr>
        <w:t xml:space="preserve"> </w:t>
      </w:r>
      <w:hyperlink w:anchor="_ENREF_69" w:tooltip="Taddeucci, 2010 #485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Taddeucci et al., 2010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 xml:space="preserve">; </w:t>
      </w:r>
      <w:r w:rsidR="00767F8F" w:rsidRPr="009A2ED6">
        <w:rPr>
          <w:rFonts w:ascii="Arial" w:hAnsi="Arial" w:cs="Arial"/>
          <w:noProof/>
          <w:sz w:val="24"/>
          <w:szCs w:val="24"/>
        </w:rPr>
        <w:t xml:space="preserve">Tamen et al., 2007; </w:t>
      </w:r>
      <w:r w:rsidR="000A0095" w:rsidRPr="009A2ED6">
        <w:rPr>
          <w:rFonts w:ascii="Arial" w:hAnsi="Arial" w:cs="Arial"/>
          <w:noProof/>
          <w:sz w:val="24"/>
          <w:szCs w:val="24"/>
        </w:rPr>
        <w:t xml:space="preserve">Tarff </w:t>
      </w:r>
      <w:r w:rsidR="00313E22" w:rsidRPr="009A2ED6">
        <w:rPr>
          <w:rFonts w:ascii="Arial" w:hAnsi="Arial" w:cs="Arial"/>
          <w:noProof/>
          <w:sz w:val="24"/>
          <w:szCs w:val="24"/>
        </w:rPr>
        <w:t>and</w:t>
      </w:r>
      <w:r w:rsidR="000A0095" w:rsidRPr="009A2ED6">
        <w:rPr>
          <w:rFonts w:ascii="Arial" w:hAnsi="Arial" w:cs="Arial"/>
          <w:noProof/>
          <w:sz w:val="24"/>
          <w:szCs w:val="24"/>
        </w:rPr>
        <w:t xml:space="preserve"> Day, 2013;</w:t>
      </w:r>
      <w:r w:rsidR="00A52F00" w:rsidRPr="009A2ED6">
        <w:rPr>
          <w:rFonts w:ascii="Arial" w:hAnsi="Arial" w:cs="Arial"/>
          <w:noProof/>
          <w:sz w:val="24"/>
          <w:szCs w:val="24"/>
        </w:rPr>
        <w:t xml:space="preserve"> Tassi et al., 2011;</w:t>
      </w:r>
      <w:r w:rsidR="000A0095" w:rsidRPr="009A2ED6">
        <w:rPr>
          <w:rFonts w:ascii="Arial" w:hAnsi="Arial" w:cs="Arial"/>
          <w:noProof/>
          <w:sz w:val="24"/>
          <w:szCs w:val="24"/>
        </w:rPr>
        <w:t xml:space="preserve"> </w:t>
      </w:r>
      <w:r w:rsidR="009E03DB">
        <w:rPr>
          <w:rFonts w:ascii="Arial" w:hAnsi="Arial" w:cs="Arial"/>
          <w:noProof/>
          <w:sz w:val="24"/>
          <w:szCs w:val="24"/>
        </w:rPr>
        <w:t xml:space="preserve">Torres et al., 2010; </w:t>
      </w:r>
      <w:r w:rsidR="000A0095" w:rsidRPr="009A2ED6">
        <w:rPr>
          <w:rFonts w:ascii="Arial" w:hAnsi="Arial" w:cs="Arial"/>
          <w:noProof/>
          <w:sz w:val="24"/>
          <w:szCs w:val="24"/>
        </w:rPr>
        <w:t xml:space="preserve">Toulier et al., 2019; </w:t>
      </w:r>
      <w:r w:rsidR="00886BA5" w:rsidRPr="009A2ED6">
        <w:rPr>
          <w:rFonts w:ascii="Arial" w:hAnsi="Arial" w:cs="Arial"/>
          <w:sz w:val="24"/>
          <w:szCs w:val="24"/>
        </w:rPr>
        <w:t xml:space="preserve">Tuncer et al., 2019; </w:t>
      </w:r>
      <w:r w:rsidR="00044399" w:rsidRPr="009A2ED6">
        <w:rPr>
          <w:rFonts w:ascii="Arial" w:hAnsi="Arial" w:cs="Arial"/>
          <w:sz w:val="24"/>
          <w:szCs w:val="24"/>
        </w:rPr>
        <w:t>Ulusoy</w:t>
      </w:r>
      <w:r w:rsidR="00044399" w:rsidRPr="009A2ED6">
        <w:rPr>
          <w:rFonts w:ascii="Arial" w:hAnsi="Arial" w:cs="Arial"/>
          <w:noProof/>
          <w:sz w:val="24"/>
          <w:szCs w:val="24"/>
        </w:rPr>
        <w:t xml:space="preserve"> et al., 2008; Ulusoy et al., 2012; </w:t>
      </w:r>
      <w:r w:rsidR="000A0095" w:rsidRPr="009A2ED6">
        <w:rPr>
          <w:rFonts w:ascii="Arial" w:hAnsi="Arial" w:cs="Arial"/>
          <w:noProof/>
          <w:sz w:val="24"/>
          <w:szCs w:val="24"/>
        </w:rPr>
        <w:t>Uslular et al., 2015;</w:t>
      </w:r>
      <w:r w:rsidR="00313E22" w:rsidRPr="009A2ED6">
        <w:rPr>
          <w:rFonts w:ascii="Arial" w:hAnsi="Arial" w:cs="Arial"/>
          <w:noProof/>
          <w:sz w:val="24"/>
          <w:szCs w:val="24"/>
        </w:rPr>
        <w:t xml:space="preserve"> </w:t>
      </w:r>
      <w:r w:rsidR="00313E22" w:rsidRPr="009A2ED6">
        <w:rPr>
          <w:rFonts w:ascii="Arial" w:hAnsi="Arial" w:cs="Arial"/>
          <w:sz w:val="24"/>
          <w:szCs w:val="24"/>
        </w:rPr>
        <w:t xml:space="preserve">Uslular and </w:t>
      </w:r>
      <w:r w:rsidR="00313E22" w:rsidRPr="009A2ED6">
        <w:rPr>
          <w:rFonts w:ascii="Arial" w:hAnsi="Arial" w:cs="Arial"/>
          <w:sz w:val="24"/>
          <w:szCs w:val="24"/>
          <w:shd w:val="clear" w:color="auto" w:fill="F5F5F5"/>
        </w:rPr>
        <w:t>Gençalioğlu-Kuşcu, 2019;</w:t>
      </w:r>
      <w:r w:rsidR="000A0095" w:rsidRPr="009A2ED6">
        <w:rPr>
          <w:rFonts w:ascii="Arial" w:hAnsi="Arial" w:cs="Arial"/>
          <w:noProof/>
          <w:sz w:val="24"/>
          <w:szCs w:val="24"/>
        </w:rPr>
        <w:t xml:space="preserve"> Ureta et al., 2020; </w:t>
      </w:r>
      <w:hyperlink w:anchor="_ENREF_70" w:tooltip="Valentine, 2013 #554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Valentine and Cortés, 2013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 xml:space="preserve">; </w:t>
      </w:r>
      <w:hyperlink w:anchor="_ENREF_71" w:tooltip="Valentine, 2011 #473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Valentine et al., 2011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 xml:space="preserve">; </w:t>
      </w:r>
      <w:hyperlink w:anchor="_ENREF_72" w:tooltip="Valentine, 2015 #863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Valentine et al., 2015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 xml:space="preserve">; </w:t>
      </w:r>
      <w:hyperlink w:anchor="_ENREF_73" w:tooltip="van Otterloo, 2013 #546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van Otterloo et al., 2013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 xml:space="preserve">; </w:t>
      </w:r>
      <w:r w:rsidR="000A0095" w:rsidRPr="009A2ED6">
        <w:rPr>
          <w:rFonts w:ascii="Arial" w:hAnsi="Arial" w:cs="Arial"/>
          <w:noProof/>
          <w:sz w:val="24"/>
          <w:szCs w:val="24"/>
        </w:rPr>
        <w:t xml:space="preserve">Vegas et al., 2006; </w:t>
      </w:r>
      <w:r w:rsidR="000B136D" w:rsidRPr="009A2ED6">
        <w:rPr>
          <w:rFonts w:ascii="Arial" w:hAnsi="Arial" w:cs="Arial"/>
          <w:noProof/>
          <w:sz w:val="24"/>
          <w:szCs w:val="24"/>
        </w:rPr>
        <w:t xml:space="preserve">Wagstaff et al., 2001; </w:t>
      </w:r>
      <w:hyperlink w:anchor="_ENREF_74" w:tooltip="Williams, 1964 #1086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Williams et al., 1964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 xml:space="preserve">; </w:t>
      </w:r>
      <w:r w:rsidR="00F16369" w:rsidRPr="009A2ED6">
        <w:rPr>
          <w:rFonts w:ascii="Arial" w:hAnsi="Arial" w:cs="Arial"/>
          <w:noProof/>
          <w:sz w:val="24"/>
          <w:szCs w:val="24"/>
        </w:rPr>
        <w:t xml:space="preserve">Williams, 2015; </w:t>
      </w:r>
      <w:hyperlink w:anchor="_ENREF_75" w:tooltip="Wood, 1990 #827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Wood and Kienle, 1990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 xml:space="preserve">; </w:t>
      </w:r>
      <w:r w:rsidR="000B136D" w:rsidRPr="009A2ED6">
        <w:rPr>
          <w:rFonts w:ascii="Arial" w:hAnsi="Arial" w:cs="Arial"/>
          <w:noProof/>
          <w:sz w:val="24"/>
          <w:szCs w:val="24"/>
        </w:rPr>
        <w:t xml:space="preserve">Yihdego and Webb, 2015; </w:t>
      </w:r>
      <w:hyperlink w:anchor="_ENREF_76" w:tooltip="Zimmer, 2010 #877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Zimmer et al., 2010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 xml:space="preserve">; </w:t>
      </w:r>
      <w:hyperlink w:anchor="_ENREF_77" w:tooltip="Zolitschka, 1995 #822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Zolitschka et al., 1995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 xml:space="preserve">; </w:t>
      </w:r>
      <w:hyperlink w:anchor="_ENREF_78" w:tooltip="Zolitschka, 2006 #838" w:history="1">
        <w:r w:rsidR="003D6740" w:rsidRPr="009A2ED6">
          <w:rPr>
            <w:rFonts w:ascii="Arial" w:hAnsi="Arial" w:cs="Arial"/>
            <w:noProof/>
            <w:sz w:val="24"/>
            <w:szCs w:val="24"/>
          </w:rPr>
          <w:t>Zolitschka et al., 2006</w:t>
        </w:r>
      </w:hyperlink>
      <w:r w:rsidR="003D6740" w:rsidRPr="009A2ED6">
        <w:rPr>
          <w:rFonts w:ascii="Arial" w:hAnsi="Arial" w:cs="Arial"/>
          <w:noProof/>
          <w:sz w:val="24"/>
          <w:szCs w:val="24"/>
        </w:rPr>
        <w:t>)</w:t>
      </w:r>
      <w:r w:rsidRPr="009A2ED6">
        <w:rPr>
          <w:rFonts w:ascii="Arial" w:hAnsi="Arial" w:cs="Arial"/>
          <w:sz w:val="24"/>
          <w:szCs w:val="24"/>
        </w:rPr>
        <w:fldChar w:fldCharType="end"/>
      </w:r>
    </w:p>
    <w:p w14:paraId="399111A8" w14:textId="77777777" w:rsidR="0041787F" w:rsidRPr="009A2ED6" w:rsidRDefault="0041787F">
      <w:pPr>
        <w:rPr>
          <w:rFonts w:ascii="Arial" w:hAnsi="Arial" w:cs="Arial"/>
          <w:sz w:val="24"/>
          <w:szCs w:val="24"/>
        </w:rPr>
      </w:pPr>
      <w:commentRangeStart w:id="0"/>
      <w:r w:rsidRPr="009A2ED6">
        <w:rPr>
          <w:rFonts w:ascii="Arial" w:hAnsi="Arial" w:cs="Arial"/>
          <w:sz w:val="24"/>
          <w:szCs w:val="24"/>
        </w:rPr>
        <w:t>Google Earth imagery courtesy of Google and Auckland International Airport, CNES/</w:t>
      </w:r>
      <w:proofErr w:type="spellStart"/>
      <w:r w:rsidRPr="009A2ED6">
        <w:rPr>
          <w:rFonts w:ascii="Arial" w:hAnsi="Arial" w:cs="Arial"/>
          <w:sz w:val="24"/>
          <w:szCs w:val="24"/>
        </w:rPr>
        <w:t>Astrium</w:t>
      </w:r>
      <w:proofErr w:type="spellEnd"/>
      <w:r w:rsidRPr="009A2ED6">
        <w:rPr>
          <w:rFonts w:ascii="Arial" w:hAnsi="Arial" w:cs="Arial"/>
          <w:sz w:val="24"/>
          <w:szCs w:val="24"/>
        </w:rPr>
        <w:t xml:space="preserve">, Digital Globe, </w:t>
      </w:r>
      <w:proofErr w:type="spellStart"/>
      <w:r w:rsidRPr="009A2ED6">
        <w:rPr>
          <w:rFonts w:ascii="Arial" w:hAnsi="Arial" w:cs="Arial"/>
          <w:sz w:val="24"/>
          <w:szCs w:val="24"/>
        </w:rPr>
        <w:t>GeoBasis</w:t>
      </w:r>
      <w:proofErr w:type="spellEnd"/>
      <w:r w:rsidRPr="009A2ED6">
        <w:rPr>
          <w:rFonts w:ascii="Arial" w:hAnsi="Arial" w:cs="Arial"/>
          <w:sz w:val="24"/>
          <w:szCs w:val="24"/>
        </w:rPr>
        <w:t xml:space="preserve">-DE/BKG, </w:t>
      </w:r>
      <w:proofErr w:type="spellStart"/>
      <w:r w:rsidRPr="009A2ED6">
        <w:rPr>
          <w:rFonts w:ascii="Arial" w:hAnsi="Arial" w:cs="Arial"/>
          <w:sz w:val="24"/>
          <w:szCs w:val="24"/>
        </w:rPr>
        <w:t>Institut</w:t>
      </w:r>
      <w:proofErr w:type="spellEnd"/>
      <w:r w:rsidRPr="009A2ED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A2ED6">
        <w:rPr>
          <w:rFonts w:ascii="Arial" w:hAnsi="Arial" w:cs="Arial"/>
          <w:sz w:val="24"/>
          <w:szCs w:val="24"/>
        </w:rPr>
        <w:t>Cartografic</w:t>
      </w:r>
      <w:proofErr w:type="spellEnd"/>
      <w:r w:rsidRPr="009A2ED6">
        <w:rPr>
          <w:rFonts w:ascii="Arial" w:hAnsi="Arial" w:cs="Arial"/>
          <w:sz w:val="24"/>
          <w:szCs w:val="24"/>
        </w:rPr>
        <w:t xml:space="preserve"> de </w:t>
      </w:r>
      <w:proofErr w:type="spellStart"/>
      <w:r w:rsidRPr="009A2ED6">
        <w:rPr>
          <w:rFonts w:ascii="Arial" w:hAnsi="Arial" w:cs="Arial"/>
          <w:sz w:val="24"/>
          <w:szCs w:val="24"/>
        </w:rPr>
        <w:t>Cataiunya</w:t>
      </w:r>
      <w:proofErr w:type="spellEnd"/>
      <w:r w:rsidRPr="009A2ED6">
        <w:rPr>
          <w:rFonts w:ascii="Arial" w:hAnsi="Arial" w:cs="Arial"/>
          <w:sz w:val="24"/>
          <w:szCs w:val="24"/>
        </w:rPr>
        <w:t xml:space="preserve">, Landsat, SIO, NOAA, </w:t>
      </w:r>
      <w:proofErr w:type="spellStart"/>
      <w:r w:rsidRPr="009A2ED6">
        <w:rPr>
          <w:rFonts w:ascii="Arial" w:hAnsi="Arial" w:cs="Arial"/>
          <w:sz w:val="24"/>
          <w:szCs w:val="24"/>
        </w:rPr>
        <w:t>USNavy</w:t>
      </w:r>
      <w:proofErr w:type="spellEnd"/>
      <w:r w:rsidRPr="009A2ED6">
        <w:rPr>
          <w:rFonts w:ascii="Arial" w:hAnsi="Arial" w:cs="Arial"/>
          <w:sz w:val="24"/>
          <w:szCs w:val="24"/>
        </w:rPr>
        <w:t xml:space="preserve">, NGA, GEBCO, Spot Image, and </w:t>
      </w:r>
      <w:proofErr w:type="spellStart"/>
      <w:r w:rsidRPr="009A2ED6">
        <w:rPr>
          <w:rFonts w:ascii="Arial" w:hAnsi="Arial" w:cs="Arial"/>
          <w:sz w:val="24"/>
          <w:szCs w:val="24"/>
        </w:rPr>
        <w:t>TerraMetrics</w:t>
      </w:r>
      <w:proofErr w:type="spellEnd"/>
    </w:p>
    <w:p w14:paraId="0D5F1E25" w14:textId="77777777" w:rsidR="0041787F" w:rsidRPr="009A2ED6" w:rsidRDefault="0041787F">
      <w:pPr>
        <w:rPr>
          <w:rFonts w:ascii="Arial" w:hAnsi="Arial" w:cs="Arial"/>
          <w:sz w:val="24"/>
          <w:szCs w:val="24"/>
        </w:rPr>
      </w:pPr>
      <w:proofErr w:type="spellStart"/>
      <w:r w:rsidRPr="009A2ED6">
        <w:rPr>
          <w:rFonts w:ascii="Arial" w:hAnsi="Arial" w:cs="Arial"/>
          <w:sz w:val="24"/>
          <w:szCs w:val="24"/>
        </w:rPr>
        <w:t>EarthPoint</w:t>
      </w:r>
      <w:proofErr w:type="spellEnd"/>
      <w:r w:rsidRPr="009A2ED6">
        <w:rPr>
          <w:rFonts w:ascii="Arial" w:hAnsi="Arial" w:cs="Arial"/>
          <w:sz w:val="24"/>
          <w:szCs w:val="24"/>
        </w:rPr>
        <w:t xml:space="preserve"> data provided by the USGS and </w:t>
      </w:r>
      <w:proofErr w:type="gramStart"/>
      <w:r w:rsidRPr="009A2ED6">
        <w:rPr>
          <w:rFonts w:ascii="Arial" w:hAnsi="Arial" w:cs="Arial"/>
          <w:sz w:val="24"/>
          <w:szCs w:val="24"/>
        </w:rPr>
        <w:t>BLM</w:t>
      </w:r>
      <w:proofErr w:type="gramEnd"/>
    </w:p>
    <w:p w14:paraId="15142931" w14:textId="77777777" w:rsidR="0041787F" w:rsidRPr="009A2ED6" w:rsidRDefault="0041787F">
      <w:pPr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ASTER and ASTER Global DEM are products of METI and NASA. </w:t>
      </w:r>
    </w:p>
    <w:p w14:paraId="417CF5AC" w14:textId="77777777" w:rsidR="004F7473" w:rsidRPr="009A2ED6" w:rsidRDefault="004F7473">
      <w:pPr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NCALM data through </w:t>
      </w:r>
      <w:proofErr w:type="spellStart"/>
      <w:r w:rsidRPr="009A2ED6">
        <w:rPr>
          <w:rFonts w:ascii="Arial" w:hAnsi="Arial" w:cs="Arial"/>
          <w:sz w:val="24"/>
          <w:szCs w:val="24"/>
        </w:rPr>
        <w:t>OpenTopography</w:t>
      </w:r>
      <w:proofErr w:type="spellEnd"/>
      <w:r w:rsidRPr="009A2ED6">
        <w:rPr>
          <w:rFonts w:ascii="Arial" w:hAnsi="Arial" w:cs="Arial"/>
          <w:sz w:val="24"/>
          <w:szCs w:val="24"/>
        </w:rPr>
        <w:t xml:space="preserve"> </w:t>
      </w:r>
    </w:p>
    <w:p w14:paraId="79677677" w14:textId="7E5968DA" w:rsidR="0005561A" w:rsidRPr="009A2ED6" w:rsidRDefault="003D6740">
      <w:pPr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Arctic DEM: DEM(s) created by the Polar Geospatial Center from </w:t>
      </w:r>
      <w:proofErr w:type="spellStart"/>
      <w:r w:rsidRPr="009A2ED6">
        <w:rPr>
          <w:rFonts w:ascii="Arial" w:hAnsi="Arial" w:cs="Arial"/>
          <w:sz w:val="24"/>
          <w:szCs w:val="24"/>
        </w:rPr>
        <w:t>DigitalGlobe</w:t>
      </w:r>
      <w:proofErr w:type="spellEnd"/>
      <w:r w:rsidRPr="009A2ED6">
        <w:rPr>
          <w:rFonts w:ascii="Arial" w:hAnsi="Arial" w:cs="Arial"/>
          <w:sz w:val="24"/>
          <w:szCs w:val="24"/>
        </w:rPr>
        <w:t>, Inc. imagery.</w:t>
      </w:r>
      <w:commentRangeEnd w:id="0"/>
      <w:r w:rsidR="008D5C12">
        <w:rPr>
          <w:rStyle w:val="CommentReference"/>
        </w:rPr>
        <w:commentReference w:id="0"/>
      </w:r>
    </w:p>
    <w:p w14:paraId="47187D83" w14:textId="03D736B3" w:rsidR="00862238" w:rsidRPr="009A2ED6" w:rsidRDefault="00862238">
      <w:pPr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noProof/>
          <w:sz w:val="24"/>
          <w:szCs w:val="24"/>
        </w:rPr>
        <w:drawing>
          <wp:inline distT="0" distB="0" distL="0" distR="0" wp14:anchorId="725A1703" wp14:editId="40C20C0E">
            <wp:extent cx="5086350" cy="3495040"/>
            <wp:effectExtent l="0" t="0" r="0" b="0"/>
            <wp:docPr id="1" name="Picture 1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/>
                  </pic:nvPicPr>
                  <pic:blipFill rotWithShape="1">
                    <a:blip r:embed="rId9"/>
                    <a:srcRect l="15544" t="5698" r="15225"/>
                    <a:stretch/>
                  </pic:blipFill>
                  <pic:spPr bwMode="auto">
                    <a:xfrm>
                      <a:off x="0" y="0"/>
                      <a:ext cx="5089693" cy="349733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5A37DFD" w14:textId="77777777" w:rsidR="00862238" w:rsidRPr="009A2ED6" w:rsidRDefault="00862238">
      <w:pPr>
        <w:rPr>
          <w:rFonts w:ascii="Arial" w:hAnsi="Arial" w:cs="Arial"/>
          <w:sz w:val="24"/>
          <w:szCs w:val="24"/>
        </w:rPr>
      </w:pPr>
    </w:p>
    <w:p w14:paraId="0DA07C1B" w14:textId="42885323" w:rsidR="003D6740" w:rsidRPr="009A2ED6" w:rsidRDefault="00BA3CA5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fldChar w:fldCharType="begin"/>
      </w:r>
      <w:r w:rsidRPr="009A2ED6">
        <w:rPr>
          <w:rFonts w:ascii="Arial" w:hAnsi="Arial" w:cs="Arial"/>
          <w:sz w:val="24"/>
          <w:szCs w:val="24"/>
        </w:rPr>
        <w:instrText xml:space="preserve"> ADDIN EN.REFLIST </w:instrText>
      </w:r>
      <w:r w:rsidRPr="009A2ED6">
        <w:rPr>
          <w:rFonts w:ascii="Arial" w:hAnsi="Arial" w:cs="Arial"/>
          <w:sz w:val="24"/>
          <w:szCs w:val="24"/>
        </w:rPr>
        <w:fldChar w:fldCharType="separate"/>
      </w:r>
      <w:bookmarkStart w:id="1" w:name="_ENREF_1"/>
      <w:r w:rsidR="003D6740" w:rsidRPr="009A2ED6">
        <w:rPr>
          <w:rFonts w:ascii="Arial" w:hAnsi="Arial" w:cs="Arial"/>
          <w:sz w:val="24"/>
          <w:szCs w:val="24"/>
        </w:rPr>
        <w:t>Agency, J.M., 2013. National Catalogue of the active volcanos in Japan Fourth Edition (English Version). Japan Meteorological Agencey and Volcanological Society of Japan, Tokyo.</w:t>
      </w:r>
      <w:bookmarkEnd w:id="1"/>
    </w:p>
    <w:p w14:paraId="60C5C5E3" w14:textId="1A9A41CA" w:rsidR="003D6740" w:rsidRPr="009A2ED6" w:rsidRDefault="003D6740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bookmarkStart w:id="2" w:name="_ENREF_2"/>
      <w:r w:rsidRPr="009A2ED6">
        <w:rPr>
          <w:rFonts w:ascii="Arial" w:hAnsi="Arial" w:cs="Arial"/>
          <w:sz w:val="24"/>
          <w:szCs w:val="24"/>
        </w:rPr>
        <w:t>Albéric, P., Jézéquel, D., Bergonzini, L., Chapron, E., Viollier, E., Massault, M.</w:t>
      </w:r>
      <w:r w:rsidR="008D5C12">
        <w:rPr>
          <w:rFonts w:ascii="Arial" w:hAnsi="Arial" w:cs="Arial"/>
          <w:sz w:val="24"/>
          <w:szCs w:val="24"/>
        </w:rPr>
        <w:t>,</w:t>
      </w:r>
      <w:r w:rsidRPr="009A2ED6">
        <w:rPr>
          <w:rFonts w:ascii="Arial" w:hAnsi="Arial" w:cs="Arial"/>
          <w:sz w:val="24"/>
          <w:szCs w:val="24"/>
        </w:rPr>
        <w:t xml:space="preserve"> Michard, G., 2013. CARBON CYCLING AND ORGANIC RADIOCARBON RESERVOIR EFFECT IN A MEROMICTIC CRATER LAKE (LAC PAVIN, PUY-DE-DÔME, FRANCE). Radiocarbon, 55(2-3): 1029-1042.</w:t>
      </w:r>
      <w:bookmarkEnd w:id="2"/>
    </w:p>
    <w:p w14:paraId="1E458A81" w14:textId="47E6F58B" w:rsidR="003D6740" w:rsidRPr="009A2ED6" w:rsidRDefault="003D6740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bookmarkStart w:id="3" w:name="_ENREF_3"/>
      <w:r w:rsidRPr="009A2ED6">
        <w:rPr>
          <w:rFonts w:ascii="Arial" w:hAnsi="Arial" w:cs="Arial"/>
          <w:sz w:val="24"/>
          <w:szCs w:val="24"/>
        </w:rPr>
        <w:t>Alvarado, E.G., Soto, G.J., Salani, F.M., Ruiz, P.</w:t>
      </w:r>
      <w:r w:rsidR="008D5C12">
        <w:rPr>
          <w:rFonts w:ascii="Arial" w:hAnsi="Arial" w:cs="Arial"/>
          <w:sz w:val="24"/>
          <w:szCs w:val="24"/>
        </w:rPr>
        <w:t xml:space="preserve">, </w:t>
      </w:r>
      <w:r w:rsidRPr="009A2ED6">
        <w:rPr>
          <w:rFonts w:ascii="Arial" w:hAnsi="Arial" w:cs="Arial"/>
          <w:sz w:val="24"/>
          <w:szCs w:val="24"/>
        </w:rPr>
        <w:t>Hurtado de Mendoza, L., 2011. The formation and evolution of Hule and Río Cuarto maars, Costa Rica. Journal of Volcanology and Geothermal Research, 201: 342-356.</w:t>
      </w:r>
      <w:bookmarkEnd w:id="3"/>
    </w:p>
    <w:p w14:paraId="6CDF460F" w14:textId="0266A513" w:rsidR="003D6740" w:rsidRPr="009A2ED6" w:rsidRDefault="003D6740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bookmarkStart w:id="4" w:name="_ENREF_4"/>
      <w:r w:rsidRPr="009A2ED6">
        <w:rPr>
          <w:rFonts w:ascii="Arial" w:hAnsi="Arial" w:cs="Arial"/>
          <w:sz w:val="24"/>
          <w:szCs w:val="24"/>
        </w:rPr>
        <w:t>Aranda-Gomez, J.J.</w:t>
      </w:r>
      <w:r w:rsidR="008D5C12">
        <w:rPr>
          <w:rFonts w:ascii="Arial" w:hAnsi="Arial" w:cs="Arial"/>
          <w:sz w:val="24"/>
          <w:szCs w:val="24"/>
        </w:rPr>
        <w:t>,</w:t>
      </w:r>
      <w:r w:rsidRPr="009A2ED6">
        <w:rPr>
          <w:rFonts w:ascii="Arial" w:hAnsi="Arial" w:cs="Arial"/>
          <w:sz w:val="24"/>
          <w:szCs w:val="24"/>
        </w:rPr>
        <w:t xml:space="preserve"> and Davila-Harris, P., 2014. Maars associated with fracture- and/or conduit-controlled aquifers in folded limestone in San Luis Potosí, México, Centro de Geociencias, Universidad Nacional autónoma de México.</w:t>
      </w:r>
      <w:bookmarkEnd w:id="4"/>
    </w:p>
    <w:p w14:paraId="4C8FAD6D" w14:textId="36D779A2" w:rsidR="003D6740" w:rsidRPr="009A2ED6" w:rsidRDefault="003D6740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bookmarkStart w:id="5" w:name="_ENREF_5"/>
      <w:r w:rsidRPr="009A2ED6">
        <w:rPr>
          <w:rFonts w:ascii="Arial" w:hAnsi="Arial" w:cs="Arial"/>
          <w:sz w:val="24"/>
          <w:szCs w:val="24"/>
        </w:rPr>
        <w:t>Aranda-Gomez, J.J.</w:t>
      </w:r>
      <w:r w:rsidR="008D5C12">
        <w:rPr>
          <w:rFonts w:ascii="Arial" w:hAnsi="Arial" w:cs="Arial"/>
          <w:sz w:val="24"/>
          <w:szCs w:val="24"/>
        </w:rPr>
        <w:t>,</w:t>
      </w:r>
      <w:r w:rsidRPr="009A2ED6">
        <w:rPr>
          <w:rFonts w:ascii="Arial" w:hAnsi="Arial" w:cs="Arial"/>
          <w:sz w:val="24"/>
          <w:szCs w:val="24"/>
        </w:rPr>
        <w:t xml:space="preserve"> and Luhr, J.F., 1996. Origin of the Joya Honda maar, San Luis Potosi, Mexico. Journal of Volcanology and Geothermal Research, 74: 1-18.</w:t>
      </w:r>
      <w:bookmarkEnd w:id="5"/>
    </w:p>
    <w:p w14:paraId="3EFD11BA" w14:textId="0C6760BC" w:rsidR="003D6740" w:rsidRPr="009A2ED6" w:rsidRDefault="003D6740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bookmarkStart w:id="6" w:name="_ENREF_6"/>
      <w:r w:rsidRPr="009A2ED6">
        <w:rPr>
          <w:rFonts w:ascii="Arial" w:hAnsi="Arial" w:cs="Arial"/>
          <w:sz w:val="24"/>
          <w:szCs w:val="24"/>
        </w:rPr>
        <w:t>Aranda-Gomez, J.J., Luhr, J.F.</w:t>
      </w:r>
      <w:r w:rsidR="008D5C12">
        <w:rPr>
          <w:rFonts w:ascii="Arial" w:hAnsi="Arial" w:cs="Arial"/>
          <w:sz w:val="24"/>
          <w:szCs w:val="24"/>
        </w:rPr>
        <w:t>,</w:t>
      </w:r>
      <w:r w:rsidRPr="009A2ED6">
        <w:rPr>
          <w:rFonts w:ascii="Arial" w:hAnsi="Arial" w:cs="Arial"/>
          <w:sz w:val="24"/>
          <w:szCs w:val="24"/>
        </w:rPr>
        <w:t xml:space="preserve"> Pier, J.G., 1992. The La Brena-El Jaguey Maar Complex, Durango, Mexico: I. Geological evolution. Bulletin of Volcanology, 54: 393-404.</w:t>
      </w:r>
      <w:bookmarkEnd w:id="6"/>
    </w:p>
    <w:p w14:paraId="0B4ECC09" w14:textId="0C1FC538" w:rsidR="00767F8F" w:rsidRPr="009A2ED6" w:rsidRDefault="00767F8F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Asaah, A.N.E., Yokoyama, T., Aka, F.T., Usui, T., Kuritani, T., Wirmvem, M.J., Iwamori, H., Fozing, E.M., Tamen, J., Mofor, G.Z., Ohba, T., Tanyileke, G., Hell, J.V., 2015. Geochemistry of lavas from maar-bearing volcanoes in the Oku Volcanic Group of the Cameroon Volcanic Line. Chemical Geology, 406: 55-69. </w:t>
      </w:r>
    </w:p>
    <w:p w14:paraId="39DDA0BA" w14:textId="0ECE62B0" w:rsidR="009A2ED6" w:rsidRPr="009A2ED6" w:rsidRDefault="009A2ED6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Augstín-Florez, J., Németh, K., Cronin, S.J., Lindsay, J.M., Kereszturi, G., 2014. </w:t>
      </w:r>
      <w:r>
        <w:rPr>
          <w:rFonts w:ascii="Arial" w:hAnsi="Arial" w:cs="Arial"/>
          <w:sz w:val="24"/>
          <w:szCs w:val="24"/>
        </w:rPr>
        <w:t>Phreatomagmatic eruptions through unconsolidated coast</w:t>
      </w:r>
      <w:r w:rsidR="008D5C12">
        <w:rPr>
          <w:rFonts w:ascii="Arial" w:hAnsi="Arial" w:cs="Arial"/>
          <w:sz w:val="24"/>
          <w:szCs w:val="24"/>
        </w:rPr>
        <w:t>al</w:t>
      </w:r>
      <w:r>
        <w:rPr>
          <w:rFonts w:ascii="Arial" w:hAnsi="Arial" w:cs="Arial"/>
          <w:sz w:val="24"/>
          <w:szCs w:val="24"/>
        </w:rPr>
        <w:t xml:space="preserve"> plain sequences, Maungataketake, Auckland Volcanic Field (New Zealand). Journal of Volcanology and Geothermal Research, 276: 46-63. </w:t>
      </w:r>
    </w:p>
    <w:p w14:paraId="0D9DF254" w14:textId="649958F2" w:rsidR="003D6740" w:rsidRPr="009A2ED6" w:rsidRDefault="003D6740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bookmarkStart w:id="7" w:name="_ENREF_7"/>
      <w:r w:rsidRPr="009A2ED6">
        <w:rPr>
          <w:rFonts w:ascii="Arial" w:hAnsi="Arial" w:cs="Arial"/>
          <w:sz w:val="24"/>
          <w:szCs w:val="24"/>
        </w:rPr>
        <w:t>Austin-Erickson, A., Ort, M.</w:t>
      </w:r>
      <w:r w:rsidR="002E4CD7">
        <w:rPr>
          <w:rFonts w:ascii="Arial" w:hAnsi="Arial" w:cs="Arial"/>
          <w:sz w:val="24"/>
          <w:szCs w:val="24"/>
        </w:rPr>
        <w:t xml:space="preserve">, </w:t>
      </w:r>
      <w:r w:rsidRPr="009A2ED6">
        <w:rPr>
          <w:rFonts w:ascii="Arial" w:hAnsi="Arial" w:cs="Arial"/>
          <w:sz w:val="24"/>
          <w:szCs w:val="24"/>
        </w:rPr>
        <w:t>Carrasco-Núñez, G., 2011. Rhyolitic phreatomagmatism explored: Tepexitl tuff ring (Eastern Mexican Volcanic Belt). Journal of Volcanology and Geothermal Research, 201: 325-341.</w:t>
      </w:r>
      <w:bookmarkEnd w:id="7"/>
    </w:p>
    <w:p w14:paraId="7F662740" w14:textId="4F90A151" w:rsidR="003D6740" w:rsidRPr="009A2ED6" w:rsidRDefault="003D6740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bookmarkStart w:id="8" w:name="_ENREF_8"/>
      <w:r w:rsidRPr="009A2ED6">
        <w:rPr>
          <w:rFonts w:ascii="Arial" w:hAnsi="Arial" w:cs="Arial"/>
          <w:sz w:val="24"/>
          <w:szCs w:val="24"/>
        </w:rPr>
        <w:t>Avellan, D.R., Macias, J.L., Pardo, N., Scolamacchia, T.</w:t>
      </w:r>
      <w:r w:rsidR="002E4CD7">
        <w:rPr>
          <w:rFonts w:ascii="Arial" w:hAnsi="Arial" w:cs="Arial"/>
          <w:sz w:val="24"/>
          <w:szCs w:val="24"/>
        </w:rPr>
        <w:t>,</w:t>
      </w:r>
      <w:r w:rsidRPr="009A2ED6">
        <w:rPr>
          <w:rFonts w:ascii="Arial" w:hAnsi="Arial" w:cs="Arial"/>
          <w:sz w:val="24"/>
          <w:szCs w:val="24"/>
        </w:rPr>
        <w:t xml:space="preserve"> Rodriguez, D., 2012. Stratigraphy, geomorphology, geochemistry and hazard implications of the Nejapa Volcanic Field, western Managua, Nicaragua. Journal of Volcanology and Geothermal Research, 213-214: 51-71.</w:t>
      </w:r>
      <w:bookmarkEnd w:id="8"/>
    </w:p>
    <w:p w14:paraId="4D7294E3" w14:textId="28C969DA" w:rsidR="00FE78EF" w:rsidRPr="009A2ED6" w:rsidRDefault="00FE78EF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Azevedo, J.M.M., </w:t>
      </w:r>
      <w:r w:rsidR="00313E22" w:rsidRPr="009A2ED6">
        <w:rPr>
          <w:rFonts w:ascii="Arial" w:hAnsi="Arial" w:cs="Arial"/>
          <w:sz w:val="24"/>
          <w:szCs w:val="24"/>
        </w:rPr>
        <w:t>and</w:t>
      </w:r>
      <w:r w:rsidRPr="009A2ED6">
        <w:rPr>
          <w:rFonts w:ascii="Arial" w:hAnsi="Arial" w:cs="Arial"/>
          <w:sz w:val="24"/>
          <w:szCs w:val="24"/>
        </w:rPr>
        <w:t xml:space="preserve"> Ferreira, P., 2006. The volcanotectonic evolution of Florez Island, Azores (Portugal). Journal of Volcanology and Geothermal Research, 156: 90-102. </w:t>
      </w:r>
    </w:p>
    <w:p w14:paraId="51EE8817" w14:textId="2AAA11FB" w:rsidR="008372DF" w:rsidRPr="009A2ED6" w:rsidRDefault="008372DF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Barbetti, M., </w:t>
      </w:r>
      <w:r w:rsidR="002E4CD7">
        <w:rPr>
          <w:rFonts w:ascii="Arial" w:hAnsi="Arial" w:cs="Arial"/>
          <w:sz w:val="24"/>
          <w:szCs w:val="24"/>
        </w:rPr>
        <w:t xml:space="preserve">and </w:t>
      </w:r>
      <w:r w:rsidRPr="009A2ED6">
        <w:rPr>
          <w:rFonts w:ascii="Arial" w:hAnsi="Arial" w:cs="Arial"/>
          <w:sz w:val="24"/>
          <w:szCs w:val="24"/>
        </w:rPr>
        <w:t>Sheard, M.J., 1981. Palaeomagnetic results from Mounts gambier and Schank, South Australia. Journal of the Geological Society of Australia, 28</w:t>
      </w:r>
      <w:r w:rsidR="002E4CD7">
        <w:rPr>
          <w:rFonts w:ascii="Arial" w:hAnsi="Arial" w:cs="Arial"/>
          <w:sz w:val="24"/>
          <w:szCs w:val="24"/>
        </w:rPr>
        <w:t>(</w:t>
      </w:r>
      <w:r w:rsidRPr="009A2ED6">
        <w:rPr>
          <w:rFonts w:ascii="Arial" w:hAnsi="Arial" w:cs="Arial"/>
          <w:sz w:val="24"/>
          <w:szCs w:val="24"/>
        </w:rPr>
        <w:t>3-4</w:t>
      </w:r>
      <w:r w:rsidR="002E4CD7">
        <w:rPr>
          <w:rFonts w:ascii="Arial" w:hAnsi="Arial" w:cs="Arial"/>
          <w:sz w:val="24"/>
          <w:szCs w:val="24"/>
        </w:rPr>
        <w:t>):</w:t>
      </w:r>
      <w:r w:rsidRPr="009A2ED6">
        <w:rPr>
          <w:rFonts w:ascii="Arial" w:hAnsi="Arial" w:cs="Arial"/>
          <w:sz w:val="24"/>
          <w:szCs w:val="24"/>
        </w:rPr>
        <w:t xml:space="preserve"> 385-394.</w:t>
      </w:r>
    </w:p>
    <w:p w14:paraId="0CFCBEEF" w14:textId="541A8585" w:rsidR="003D6740" w:rsidRPr="009A2ED6" w:rsidRDefault="00D2784D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bookmarkStart w:id="9" w:name="_ENREF_9"/>
      <w:r w:rsidRPr="009A2ED6">
        <w:rPr>
          <w:rFonts w:ascii="Arial" w:hAnsi="Arial" w:cs="Arial"/>
          <w:sz w:val="24"/>
          <w:szCs w:val="24"/>
        </w:rPr>
        <w:t>Begét</w:t>
      </w:r>
      <w:r w:rsidR="003D6740" w:rsidRPr="009A2ED6">
        <w:rPr>
          <w:rFonts w:ascii="Arial" w:hAnsi="Arial" w:cs="Arial"/>
          <w:sz w:val="24"/>
          <w:szCs w:val="24"/>
        </w:rPr>
        <w:t>, J.E., Hopkins, D.M.</w:t>
      </w:r>
      <w:r w:rsidR="002E4CD7">
        <w:rPr>
          <w:rFonts w:ascii="Arial" w:hAnsi="Arial" w:cs="Arial"/>
          <w:sz w:val="24"/>
          <w:szCs w:val="24"/>
        </w:rPr>
        <w:t xml:space="preserve">, </w:t>
      </w:r>
      <w:r w:rsidR="003D6740" w:rsidRPr="009A2ED6">
        <w:rPr>
          <w:rFonts w:ascii="Arial" w:hAnsi="Arial" w:cs="Arial"/>
          <w:sz w:val="24"/>
          <w:szCs w:val="24"/>
        </w:rPr>
        <w:t>Charron, S.D., 1996. The Largest known maars on Earth, Seward Peninsula, Northwest Alaska. Arctic, 49(1): 62-69.</w:t>
      </w:r>
      <w:bookmarkEnd w:id="9"/>
    </w:p>
    <w:p w14:paraId="02614FCC" w14:textId="6484286B" w:rsidR="00D2784D" w:rsidRPr="009A2ED6" w:rsidRDefault="00D2784D" w:rsidP="00D2784D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  <w:shd w:val="clear" w:color="auto" w:fill="FFFFFF"/>
        </w:rPr>
      </w:pPr>
      <w:r w:rsidRPr="009A2ED6">
        <w:rPr>
          <w:rFonts w:ascii="Arial" w:hAnsi="Arial" w:cs="Arial"/>
          <w:sz w:val="24"/>
          <w:szCs w:val="24"/>
        </w:rPr>
        <w:t xml:space="preserve">Begét, J.E., Nye, C.J., Schaefer, J.R., Stelling, P.L., 2003. Prelimary Volcano-Hazard Assessment for Shishaldin Volcano, Alaska. </w:t>
      </w:r>
      <w:r w:rsidRPr="009A2ED6">
        <w:rPr>
          <w:rFonts w:ascii="Arial" w:hAnsi="Arial" w:cs="Arial"/>
          <w:sz w:val="24"/>
          <w:szCs w:val="24"/>
          <w:shd w:val="clear" w:color="auto" w:fill="FFFFFF"/>
        </w:rPr>
        <w:t xml:space="preserve">Division of Geological &amp; Geophysical Surveys Report of Investigation, 1-28., 1 sheet, scale 1:500,000. </w:t>
      </w:r>
    </w:p>
    <w:p w14:paraId="3D0F8084" w14:textId="615DF5B9" w:rsidR="005F2E35" w:rsidRPr="009A2ED6" w:rsidRDefault="005F2E35" w:rsidP="00D2784D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  <w:shd w:val="clear" w:color="auto" w:fill="FFFFFF"/>
        </w:rPr>
        <w:lastRenderedPageBreak/>
        <w:t xml:space="preserve">Belousov, A.B., 2006. Distribution and Eruptive Mechanisms of Maars in the Kamchatka Peninsula. Transactions of the Russian Academy of Sciences / Earth Science Sections, 406: 492-495. </w:t>
      </w:r>
    </w:p>
    <w:p w14:paraId="7D0111CE" w14:textId="2C2A7FA5" w:rsidR="00886BA5" w:rsidRPr="009A2ED6" w:rsidRDefault="0012306F" w:rsidP="007C7EBC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Benhallou, A.Z., Azzouni-Sekkal, A., Bonin, B., Ikhlef-Debabha, F., Khaznadji, B.E., Liègeois, J.P., 2016. Le district volcanique du Manzaz (Hoggar, Sahara Algèrien): </w:t>
      </w:r>
      <w:r w:rsidR="002E4CD7">
        <w:rPr>
          <w:rFonts w:ascii="Arial" w:hAnsi="Arial" w:cs="Arial"/>
          <w:sz w:val="24"/>
          <w:szCs w:val="24"/>
        </w:rPr>
        <w:t>G</w:t>
      </w:r>
      <w:r w:rsidRPr="009A2ED6">
        <w:rPr>
          <w:rFonts w:ascii="Arial" w:hAnsi="Arial" w:cs="Arial"/>
          <w:sz w:val="24"/>
          <w:szCs w:val="24"/>
        </w:rPr>
        <w:t xml:space="preserve">èologie, Pètrographie et Minèralogie. Bulletin du Service Gèologique de l'Algèrie, 27(1-2): 3-42. </w:t>
      </w:r>
      <w:bookmarkStart w:id="10" w:name="_ENREF_10"/>
    </w:p>
    <w:p w14:paraId="573593E4" w14:textId="359700A9" w:rsidR="003D6740" w:rsidRPr="009A2ED6" w:rsidRDefault="003D6740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>Berghuijs, J.F. and Mattsson, H.B., 2013. Magma ascent, fragmentation and depositional characteristics of 'dry' maar volcanoes: Similarities with vent-facies kimberlite deposits. Journal of Volcanology and Geothermal Research, 252: 53-72.</w:t>
      </w:r>
      <w:bookmarkEnd w:id="10"/>
    </w:p>
    <w:p w14:paraId="0286A2A4" w14:textId="2D407C3C" w:rsidR="00AF0690" w:rsidRPr="009A2ED6" w:rsidRDefault="00AF0690" w:rsidP="00886BA5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>Birkenmajer, K., 1979. "Age of the Penguin Island volcano, South Shetland Islands (West Antarctica), by the lichenometric method." Bulletin De L Academie Polonaise Des Sciences-Series Des Sciences De La Terre, 27(1-2): 69-76.</w:t>
      </w:r>
    </w:p>
    <w:p w14:paraId="1DEAD973" w14:textId="54DC6E5F" w:rsidR="00A07C9F" w:rsidRPr="009A2ED6" w:rsidRDefault="00A07C9F" w:rsidP="00886BA5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Bishop, M.A., 2009. A generic classification for the morphological and spatial complexity of volcanic (and other) landforms. Geomorphology, 111: 104-109. </w:t>
      </w:r>
    </w:p>
    <w:p w14:paraId="3782B901" w14:textId="297B7CDF" w:rsidR="00886BA5" w:rsidRPr="009A2ED6" w:rsidRDefault="00886BA5" w:rsidP="00886BA5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Blaikie, </w:t>
      </w:r>
      <w:r w:rsidR="00654A0F" w:rsidRPr="009A2ED6">
        <w:rPr>
          <w:rFonts w:ascii="Arial" w:hAnsi="Arial" w:cs="Arial"/>
          <w:sz w:val="24"/>
          <w:szCs w:val="24"/>
        </w:rPr>
        <w:t xml:space="preserve">T.N., van Otterloo, J., Ailleres, L., Betts, P.G., Cas, R.A.F., 2015. The erupted volumes of tephra from maar volcanoes and estimates of their VEI magnitude: Examples from the late Cenozoic Newer Volcanics Province, south-eastern Australia. Journal of Volcanology and Geothermal Research, 301: 81-89. </w:t>
      </w:r>
    </w:p>
    <w:p w14:paraId="3D776D17" w14:textId="6ED57ACD" w:rsidR="003D6740" w:rsidRPr="009A2ED6" w:rsidRDefault="003D6740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bookmarkStart w:id="11" w:name="_ENREF_11"/>
      <w:r w:rsidRPr="009A2ED6">
        <w:rPr>
          <w:rFonts w:ascii="Arial" w:hAnsi="Arial" w:cs="Arial"/>
          <w:sz w:val="24"/>
          <w:szCs w:val="24"/>
        </w:rPr>
        <w:t>Bolos, X., Barde-Cabusson, S., Pedrazzi, D., Marti, J., Casas, A., Himi, M.</w:t>
      </w:r>
      <w:r w:rsidR="00387997">
        <w:rPr>
          <w:rFonts w:ascii="Arial" w:hAnsi="Arial" w:cs="Arial"/>
          <w:sz w:val="24"/>
          <w:szCs w:val="24"/>
        </w:rPr>
        <w:t>,</w:t>
      </w:r>
      <w:r w:rsidRPr="009A2ED6">
        <w:rPr>
          <w:rFonts w:ascii="Arial" w:hAnsi="Arial" w:cs="Arial"/>
          <w:sz w:val="24"/>
          <w:szCs w:val="24"/>
        </w:rPr>
        <w:t xml:space="preserve"> Lovera, R., 2012. Investigation of the inner structure of La Crosa de Sant Dalmai maar (Catalan Volcanic Zone, Spain). Journal of Volcanology and Geothermal Research, 247-248: 37-48.</w:t>
      </w:r>
      <w:bookmarkEnd w:id="11"/>
    </w:p>
    <w:p w14:paraId="1BBFD0F6" w14:textId="550C3397" w:rsidR="005F2E35" w:rsidRPr="009A2ED6" w:rsidRDefault="005F2E35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Borrero, C., Murcia, H., Agustin-Florez, J., Arboleda, M.T., Giraldo, A.M., 2016. Pyroclastic deposits of San Diego maar, central Colombia: an example of a silicic magma-related monogenetic eruption in a hard substrate. </w:t>
      </w:r>
      <w:r w:rsidR="00A075F2" w:rsidRPr="009A2ED6">
        <w:rPr>
          <w:rFonts w:ascii="Arial" w:hAnsi="Arial" w:cs="Arial"/>
          <w:sz w:val="24"/>
          <w:szCs w:val="24"/>
        </w:rPr>
        <w:t>Geological Society, London, Special Publications, 446(1): 361-374.</w:t>
      </w:r>
    </w:p>
    <w:p w14:paraId="34944FF9" w14:textId="52B34B97" w:rsidR="00051D5D" w:rsidRPr="009A2ED6" w:rsidRDefault="00051D5D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>Bout, P., 1975. Les Maar, Critique d'opinions recentes. Bulletin of Associated Géography Françias, 426.</w:t>
      </w:r>
    </w:p>
    <w:p w14:paraId="4367D2DF" w14:textId="19544527" w:rsidR="00F16369" w:rsidRPr="009A2ED6" w:rsidRDefault="00F16369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Bourdon, S., </w:t>
      </w:r>
      <w:r w:rsidR="00CD203D" w:rsidRPr="009A2ED6">
        <w:rPr>
          <w:rFonts w:ascii="Arial" w:hAnsi="Arial" w:cs="Arial"/>
          <w:sz w:val="24"/>
          <w:szCs w:val="24"/>
        </w:rPr>
        <w:t xml:space="preserve">Laggoun-Défarge, Disnar, J.-R., Maman, O., Guillet, B., Derenne, S., Largeau, C., 2000. Organic matter sources and early diagenetic degradation in a tropical peaty marsh (Tritrivakely, Madagascar). Implications for environmental reconstruction during the Sub-Atlantic. Organic Geochemistry, 31: 421-438. </w:t>
      </w:r>
    </w:p>
    <w:p w14:paraId="29A0EE56" w14:textId="13CACA29" w:rsidR="003D6740" w:rsidRPr="009A2ED6" w:rsidRDefault="003D6740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bookmarkStart w:id="12" w:name="_ENREF_12"/>
      <w:r w:rsidRPr="009A2ED6">
        <w:rPr>
          <w:rFonts w:ascii="Arial" w:hAnsi="Arial" w:cs="Arial"/>
          <w:sz w:val="24"/>
          <w:szCs w:val="24"/>
        </w:rPr>
        <w:t xml:space="preserve">Boyce, J., 2013. The Newer </w:t>
      </w:r>
      <w:r w:rsidR="00387997">
        <w:rPr>
          <w:rFonts w:ascii="Arial" w:hAnsi="Arial" w:cs="Arial"/>
          <w:sz w:val="24"/>
          <w:szCs w:val="24"/>
        </w:rPr>
        <w:t>V</w:t>
      </w:r>
      <w:r w:rsidRPr="009A2ED6">
        <w:rPr>
          <w:rFonts w:ascii="Arial" w:hAnsi="Arial" w:cs="Arial"/>
          <w:sz w:val="24"/>
          <w:szCs w:val="24"/>
        </w:rPr>
        <w:t xml:space="preserve">olcanic Province of southeastern Australia: </w:t>
      </w:r>
      <w:r w:rsidR="00BF02E9">
        <w:rPr>
          <w:rFonts w:ascii="Arial" w:hAnsi="Arial" w:cs="Arial"/>
          <w:sz w:val="24"/>
          <w:szCs w:val="24"/>
        </w:rPr>
        <w:t>A</w:t>
      </w:r>
      <w:r w:rsidRPr="009A2ED6">
        <w:rPr>
          <w:rFonts w:ascii="Arial" w:hAnsi="Arial" w:cs="Arial"/>
          <w:sz w:val="24"/>
          <w:szCs w:val="24"/>
        </w:rPr>
        <w:t xml:space="preserve"> new classification scheme and distribution map for eruption centres. Australian Journal of Earth Science, 60: 449-462.</w:t>
      </w:r>
      <w:bookmarkEnd w:id="12"/>
    </w:p>
    <w:p w14:paraId="1DE43110" w14:textId="15BAE2AB" w:rsidR="003D6740" w:rsidRPr="009A2ED6" w:rsidRDefault="003D6740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bookmarkStart w:id="13" w:name="_ENREF_13"/>
      <w:r w:rsidRPr="009A2ED6">
        <w:rPr>
          <w:rFonts w:ascii="Arial" w:hAnsi="Arial" w:cs="Arial"/>
          <w:sz w:val="24"/>
          <w:szCs w:val="24"/>
        </w:rPr>
        <w:t>Boyce, J.A., Keays, R.R., Nicholls, I.A.</w:t>
      </w:r>
      <w:r w:rsidR="00BF02E9">
        <w:rPr>
          <w:rFonts w:ascii="Arial" w:hAnsi="Arial" w:cs="Arial"/>
          <w:sz w:val="24"/>
          <w:szCs w:val="24"/>
        </w:rPr>
        <w:t>,</w:t>
      </w:r>
      <w:r w:rsidRPr="009A2ED6">
        <w:rPr>
          <w:rFonts w:ascii="Arial" w:hAnsi="Arial" w:cs="Arial"/>
          <w:sz w:val="24"/>
          <w:szCs w:val="24"/>
        </w:rPr>
        <w:t xml:space="preserve"> Hayman, P.C., 2014. Eruption centres of the Hamilton area of the Newer Volcanics Province, Victoria, Australia: </w:t>
      </w:r>
      <w:r w:rsidR="00BF02E9">
        <w:rPr>
          <w:rFonts w:ascii="Arial" w:hAnsi="Arial" w:cs="Arial"/>
          <w:sz w:val="24"/>
          <w:szCs w:val="24"/>
        </w:rPr>
        <w:t>P</w:t>
      </w:r>
      <w:r w:rsidRPr="009A2ED6">
        <w:rPr>
          <w:rFonts w:ascii="Arial" w:hAnsi="Arial" w:cs="Arial"/>
          <w:sz w:val="24"/>
          <w:szCs w:val="24"/>
        </w:rPr>
        <w:t>inpointing volcanoes from a multifaceted approach to landform mapping. Australian Journal of Earth Sciences.</w:t>
      </w:r>
      <w:bookmarkEnd w:id="13"/>
    </w:p>
    <w:p w14:paraId="267BEE57" w14:textId="177087FF" w:rsidR="00B46B3B" w:rsidRPr="009A2ED6" w:rsidRDefault="00B46B3B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Bronto, S., </w:t>
      </w:r>
      <w:r w:rsidR="00BF02E9">
        <w:rPr>
          <w:rFonts w:ascii="Arial" w:hAnsi="Arial" w:cs="Arial"/>
          <w:sz w:val="24"/>
          <w:szCs w:val="24"/>
        </w:rPr>
        <w:t xml:space="preserve">and </w:t>
      </w:r>
      <w:r w:rsidRPr="009A2ED6">
        <w:rPr>
          <w:rFonts w:ascii="Arial" w:hAnsi="Arial" w:cs="Arial"/>
          <w:sz w:val="24"/>
          <w:szCs w:val="24"/>
        </w:rPr>
        <w:t xml:space="preserve">Mulyaningsih, Sri., 2007. Gunung api maar di Semenangjung Muria. Indonesian Journal on Geoscience, </w:t>
      </w:r>
      <w:r w:rsidR="009E4870" w:rsidRPr="009A2ED6">
        <w:rPr>
          <w:rFonts w:ascii="Arial" w:hAnsi="Arial" w:cs="Arial"/>
          <w:sz w:val="24"/>
          <w:szCs w:val="24"/>
        </w:rPr>
        <w:t xml:space="preserve">2(1), English Abstract. </w:t>
      </w:r>
    </w:p>
    <w:p w14:paraId="19F972AD" w14:textId="7B86EBB1" w:rsidR="00041D08" w:rsidRPr="009A2ED6" w:rsidRDefault="00041D08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Cano-Cruz, </w:t>
      </w:r>
      <w:r w:rsidR="00862238" w:rsidRPr="009A2ED6">
        <w:rPr>
          <w:rFonts w:ascii="Arial" w:hAnsi="Arial" w:cs="Arial"/>
          <w:sz w:val="24"/>
          <w:szCs w:val="24"/>
        </w:rPr>
        <w:t xml:space="preserve">M., </w:t>
      </w:r>
      <w:r w:rsidR="00313E22" w:rsidRPr="009A2ED6">
        <w:rPr>
          <w:rFonts w:ascii="Arial" w:hAnsi="Arial" w:cs="Arial"/>
          <w:sz w:val="24"/>
          <w:szCs w:val="24"/>
        </w:rPr>
        <w:t>and</w:t>
      </w:r>
      <w:r w:rsidR="00862238" w:rsidRPr="009A2ED6">
        <w:rPr>
          <w:rFonts w:ascii="Arial" w:hAnsi="Arial" w:cs="Arial"/>
          <w:sz w:val="24"/>
          <w:szCs w:val="24"/>
        </w:rPr>
        <w:t xml:space="preserve"> Carrasco-Núñez, G., 2008. Evolución de un cráter de explosión (maar) riolítico: Hoya de Estrada, campo volcánico Valle de Santiago, Guanajuato, México. Revista Mexicana de Ciencias Geológicas, 35(3): 549-564.</w:t>
      </w:r>
    </w:p>
    <w:p w14:paraId="79727E9A" w14:textId="1EE2E80E" w:rsidR="00806A31" w:rsidRPr="009A2ED6" w:rsidRDefault="00806A31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lastRenderedPageBreak/>
        <w:t xml:space="preserve">Campeny, M., Melgarejo, J.C., Mangas, J., Manuel, J., Gonçalves, A.O., 2017. Recent carbonatitic magmatism in Angola: the dykes of the Chiva lagoon maar. Boletín de la Sociedad Geológica Mexicana, 69(1): 209-222. </w:t>
      </w:r>
    </w:p>
    <w:p w14:paraId="563AE1CB" w14:textId="41E64D76" w:rsidR="003D6740" w:rsidRPr="009A2ED6" w:rsidRDefault="003D6740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bookmarkStart w:id="14" w:name="_ENREF_14"/>
      <w:r w:rsidRPr="009A2ED6">
        <w:rPr>
          <w:rFonts w:ascii="Arial" w:hAnsi="Arial" w:cs="Arial"/>
          <w:sz w:val="24"/>
          <w:szCs w:val="24"/>
        </w:rPr>
        <w:t xml:space="preserve">Carn, S., 2000. The Lamongan volcanic field, East Java, Indonesia: </w:t>
      </w:r>
      <w:r w:rsidR="00BF02E9">
        <w:rPr>
          <w:rFonts w:ascii="Arial" w:hAnsi="Arial" w:cs="Arial"/>
          <w:sz w:val="24"/>
          <w:szCs w:val="24"/>
        </w:rPr>
        <w:t>P</w:t>
      </w:r>
      <w:r w:rsidRPr="009A2ED6">
        <w:rPr>
          <w:rFonts w:ascii="Arial" w:hAnsi="Arial" w:cs="Arial"/>
          <w:sz w:val="24"/>
          <w:szCs w:val="24"/>
        </w:rPr>
        <w:t>hysical volcanology, historic activity and hazards. Journal of Volcanology and Geothermal Research, 95: 81-108.</w:t>
      </w:r>
      <w:bookmarkEnd w:id="14"/>
    </w:p>
    <w:p w14:paraId="2BF4FE51" w14:textId="12E6DCD0" w:rsidR="003D6740" w:rsidRPr="009A2ED6" w:rsidRDefault="003D6740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bookmarkStart w:id="15" w:name="_ENREF_15"/>
      <w:r w:rsidRPr="009A2ED6">
        <w:rPr>
          <w:rFonts w:ascii="Arial" w:hAnsi="Arial" w:cs="Arial"/>
          <w:sz w:val="24"/>
          <w:szCs w:val="24"/>
        </w:rPr>
        <w:t>Carrasco-Núñez, G., Ort, M., Riggs, N., Zimmer, B., De Leon-Barragan, L.</w:t>
      </w:r>
      <w:r w:rsidR="00BF02E9">
        <w:rPr>
          <w:rFonts w:ascii="Arial" w:hAnsi="Arial" w:cs="Arial"/>
          <w:sz w:val="24"/>
          <w:szCs w:val="24"/>
        </w:rPr>
        <w:t xml:space="preserve">, </w:t>
      </w:r>
      <w:r w:rsidRPr="009A2ED6">
        <w:rPr>
          <w:rFonts w:ascii="Arial" w:hAnsi="Arial" w:cs="Arial"/>
          <w:sz w:val="24"/>
          <w:szCs w:val="24"/>
        </w:rPr>
        <w:t>López-Rojas, M., 2014. Contrasting eruptive styles of late Pleistocene-to-Holocene monogenetic volcanism from maars to domes in the Serdán-Oriental basin, eastern Mexican Volcanic Belt, Centro de Geociencias, Universidad Nacional autónoma de México.</w:t>
      </w:r>
      <w:bookmarkEnd w:id="15"/>
    </w:p>
    <w:p w14:paraId="6E07A021" w14:textId="7391ED64" w:rsidR="00886BA5" w:rsidRPr="009A2ED6" w:rsidRDefault="003D6740" w:rsidP="007C7EBC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bookmarkStart w:id="16" w:name="_ENREF_16"/>
      <w:r w:rsidRPr="009A2ED6">
        <w:rPr>
          <w:rFonts w:ascii="Arial" w:hAnsi="Arial" w:cs="Arial"/>
          <w:sz w:val="24"/>
          <w:szCs w:val="24"/>
        </w:rPr>
        <w:t>Chako Tchambe, B., Ohba, T., Kereszturi, G., Nemeth, K., Aka, F.T., Youmen, D., Issa, Miyabuchi, Y., Ooki, S., Tanyileke, G.</w:t>
      </w:r>
      <w:r w:rsidR="00BF02E9">
        <w:rPr>
          <w:rFonts w:ascii="Arial" w:hAnsi="Arial" w:cs="Arial"/>
          <w:sz w:val="24"/>
          <w:szCs w:val="24"/>
        </w:rPr>
        <w:t>,</w:t>
      </w:r>
      <w:r w:rsidRPr="009A2ED6">
        <w:rPr>
          <w:rFonts w:ascii="Arial" w:hAnsi="Arial" w:cs="Arial"/>
          <w:sz w:val="24"/>
          <w:szCs w:val="24"/>
        </w:rPr>
        <w:t xml:space="preserve"> Hell, J.V., 2015. Towards the reconstruction of the shallow plumbing system of the Barombi Mbo Maar (Cameroon) Implications for diatreme growth processes of a polygenetic maar volcano. Journal of Volcanology and Geothermal Research, 301: 293-313.</w:t>
      </w:r>
      <w:bookmarkStart w:id="17" w:name="_ENREF_17"/>
      <w:bookmarkEnd w:id="16"/>
    </w:p>
    <w:p w14:paraId="0A58BEE2" w14:textId="27D25F91" w:rsidR="003D6740" w:rsidRPr="009A2ED6" w:rsidRDefault="003D6740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>Chamberlin, R.M., Carther, S.M., Anderson, O.J.</w:t>
      </w:r>
      <w:r w:rsidR="00BF02E9">
        <w:rPr>
          <w:rFonts w:ascii="Arial" w:hAnsi="Arial" w:cs="Arial"/>
          <w:sz w:val="24"/>
          <w:szCs w:val="24"/>
        </w:rPr>
        <w:t xml:space="preserve">, </w:t>
      </w:r>
      <w:r w:rsidRPr="009A2ED6">
        <w:rPr>
          <w:rFonts w:ascii="Arial" w:hAnsi="Arial" w:cs="Arial"/>
          <w:sz w:val="24"/>
          <w:szCs w:val="24"/>
        </w:rPr>
        <w:t>Jones, G.E., 1994. Reconnaissance Geologic Map of the Quemado 30x60 minute quadrangle Catron County, New Mexico. New Mexico Bureau of Mines and Mineral Resources Open File Report, 406: 1-29.</w:t>
      </w:r>
      <w:bookmarkEnd w:id="17"/>
    </w:p>
    <w:p w14:paraId="099F9CFA" w14:textId="541C60DB" w:rsidR="003D6740" w:rsidRPr="009A2ED6" w:rsidRDefault="003D6740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bookmarkStart w:id="18" w:name="_ENREF_18"/>
      <w:r w:rsidRPr="009A2ED6">
        <w:rPr>
          <w:rFonts w:ascii="Arial" w:hAnsi="Arial" w:cs="Arial"/>
          <w:sz w:val="24"/>
          <w:szCs w:val="24"/>
        </w:rPr>
        <w:t>Clarke, H., Troll, V.R.</w:t>
      </w:r>
      <w:r w:rsidR="00BF02E9">
        <w:rPr>
          <w:rFonts w:ascii="Arial" w:hAnsi="Arial" w:cs="Arial"/>
          <w:sz w:val="24"/>
          <w:szCs w:val="24"/>
        </w:rPr>
        <w:t xml:space="preserve">, </w:t>
      </w:r>
      <w:r w:rsidRPr="009A2ED6">
        <w:rPr>
          <w:rFonts w:ascii="Arial" w:hAnsi="Arial" w:cs="Arial"/>
          <w:sz w:val="24"/>
          <w:szCs w:val="24"/>
        </w:rPr>
        <w:t>Carracedo, J.C., 2009. Phreatomagmatic to Strombolian eruptive activity of basaltic cinder cones: Montaña Los Erales, Tenerife, Canary Islands. Journal of Volcanology and Geothermal Research, 180: 225-245.</w:t>
      </w:r>
      <w:bookmarkEnd w:id="18"/>
    </w:p>
    <w:p w14:paraId="4B55D120" w14:textId="77777777" w:rsidR="003D6740" w:rsidRPr="009A2ED6" w:rsidRDefault="003D6740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bookmarkStart w:id="19" w:name="_ENREF_19"/>
      <w:r w:rsidRPr="009A2ED6">
        <w:rPr>
          <w:rFonts w:ascii="Arial" w:hAnsi="Arial" w:cs="Arial"/>
          <w:sz w:val="24"/>
          <w:szCs w:val="24"/>
        </w:rPr>
        <w:t>Clynne, M.A. and Muffler, L.J.P.M., 2010. Geologic Map of Lassen Volcanic National Park and Vicinity, USGS Scientific Investigations Map 2899.</w:t>
      </w:r>
      <w:bookmarkEnd w:id="19"/>
    </w:p>
    <w:p w14:paraId="36449C35" w14:textId="43D98F1C" w:rsidR="003D6740" w:rsidRPr="009A2ED6" w:rsidRDefault="003D6740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bookmarkStart w:id="20" w:name="_ENREF_20"/>
      <w:r w:rsidRPr="009A2ED6">
        <w:rPr>
          <w:rFonts w:ascii="Arial" w:hAnsi="Arial" w:cs="Arial"/>
          <w:sz w:val="24"/>
          <w:szCs w:val="24"/>
        </w:rPr>
        <w:t>CONABIO, 2015. Cuenca Oriental. Comisión Nacional para el Conocimiento y Uso de la Biodiversidad, pp. Informational page on lakes in the Serdan Oriental (Puebla, Tlaxcala and Veracruz).</w:t>
      </w:r>
      <w:bookmarkEnd w:id="20"/>
    </w:p>
    <w:p w14:paraId="0C540934" w14:textId="72855FEB" w:rsidR="0012306F" w:rsidRPr="009A2ED6" w:rsidRDefault="0012306F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>Coronato, A., Ercolano, B., Corbella, H., Tiberi, P., 2013. Glacial, fluvial, and volcanic landscape evolution in the Laguna Potrok Aike maar area, Southern Patagonia, Argentin</w:t>
      </w:r>
      <w:r w:rsidR="00BF02E9">
        <w:rPr>
          <w:rFonts w:ascii="Arial" w:hAnsi="Arial" w:cs="Arial"/>
          <w:sz w:val="24"/>
          <w:szCs w:val="24"/>
        </w:rPr>
        <w:t>a</w:t>
      </w:r>
      <w:r w:rsidRPr="009A2ED6">
        <w:rPr>
          <w:rFonts w:ascii="Arial" w:hAnsi="Arial" w:cs="Arial"/>
          <w:sz w:val="24"/>
          <w:szCs w:val="24"/>
        </w:rPr>
        <w:t xml:space="preserve">. Quaternary Science Reviews, 71: 13-26. </w:t>
      </w:r>
    </w:p>
    <w:p w14:paraId="26919698" w14:textId="748A95BD" w:rsidR="00AF0911" w:rsidRPr="009A2ED6" w:rsidRDefault="00AF0911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Corti, G., Cioni, R., Fraceschini, Z., Sani, F., Scaillet, S., Molin, P., Isola, I., Mazzarini, F., Brune, S., Keir, D., </w:t>
      </w:r>
      <w:r w:rsidR="00BF02E9">
        <w:rPr>
          <w:rFonts w:ascii="Arial" w:hAnsi="Arial" w:cs="Arial"/>
          <w:sz w:val="24"/>
          <w:szCs w:val="24"/>
        </w:rPr>
        <w:t>E</w:t>
      </w:r>
      <w:r w:rsidRPr="009A2ED6">
        <w:rPr>
          <w:rFonts w:ascii="Arial" w:hAnsi="Arial" w:cs="Arial"/>
          <w:sz w:val="24"/>
          <w:szCs w:val="24"/>
        </w:rPr>
        <w:t xml:space="preserve">rbello, A., Muluneh, A., Illsley-Kemp, F., Glerum, A., 2019. Aborted propagation of the Ethiopian rift caused by linkage with the Kenyan rift. Nature communications, 10, 1309. </w:t>
      </w:r>
    </w:p>
    <w:p w14:paraId="01296018" w14:textId="13138650" w:rsidR="003D6740" w:rsidRPr="009A2ED6" w:rsidRDefault="003D6740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bookmarkStart w:id="21" w:name="_ENREF_21"/>
      <w:r w:rsidRPr="009A2ED6">
        <w:rPr>
          <w:rFonts w:ascii="Arial" w:hAnsi="Arial" w:cs="Arial"/>
          <w:sz w:val="24"/>
          <w:szCs w:val="24"/>
        </w:rPr>
        <w:t>Crowe, B.M. and Fisher, R.V., 1973. Sedimentary structures in base-surge deposits with special reference to cross-bedding, Ubehebe Craters, Death Valley, California. Geological Society of America</w:t>
      </w:r>
      <w:r w:rsidR="00BF02E9">
        <w:rPr>
          <w:rFonts w:ascii="Arial" w:hAnsi="Arial" w:cs="Arial"/>
          <w:sz w:val="24"/>
          <w:szCs w:val="24"/>
        </w:rPr>
        <w:t>n</w:t>
      </w:r>
      <w:r w:rsidRPr="009A2ED6">
        <w:rPr>
          <w:rFonts w:ascii="Arial" w:hAnsi="Arial" w:cs="Arial"/>
          <w:sz w:val="24"/>
          <w:szCs w:val="24"/>
        </w:rPr>
        <w:t xml:space="preserve"> Bulletin, 84: 663-682.</w:t>
      </w:r>
      <w:bookmarkEnd w:id="21"/>
    </w:p>
    <w:p w14:paraId="6CBDFF1B" w14:textId="01BDAE70" w:rsidR="00D7667B" w:rsidRPr="009A2ED6" w:rsidRDefault="00D7667B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>Dautria, J.M., Dostal, J., Dupuy C., J.M. Liotard, 1988. Geochemistry and Petrogen</w:t>
      </w:r>
      <w:r w:rsidR="00BF02E9">
        <w:rPr>
          <w:rFonts w:ascii="Arial" w:hAnsi="Arial" w:cs="Arial"/>
          <w:sz w:val="24"/>
          <w:szCs w:val="24"/>
        </w:rPr>
        <w:t>e</w:t>
      </w:r>
      <w:r w:rsidRPr="009A2ED6">
        <w:rPr>
          <w:rFonts w:ascii="Arial" w:hAnsi="Arial" w:cs="Arial"/>
          <w:sz w:val="24"/>
          <w:szCs w:val="24"/>
        </w:rPr>
        <w:t>sis of Alkali Basalts from Tahlra (Hoggar, Northwest Afica). Chemical Geology, 69: 17-35.</w:t>
      </w:r>
    </w:p>
    <w:p w14:paraId="4E5691FC" w14:textId="3ADA9ED1" w:rsidR="00CB42A6" w:rsidRPr="009A2ED6" w:rsidRDefault="00CB42A6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Dawson, J.B., and Smith, J.V., 1992. Olivine-mica pyroxenite xenoliths from northern Tanzania: metasomatic products of upper-mantle peridotite. Journal of Volcanology and Geothermal Research, 50: 131-142. </w:t>
      </w:r>
    </w:p>
    <w:p w14:paraId="0ED136C2" w14:textId="4E730058" w:rsidR="00CB42A6" w:rsidRPr="009A2ED6" w:rsidRDefault="00A74D33" w:rsidP="00CB42A6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lastRenderedPageBreak/>
        <w:t xml:space="preserve">Dawson, J.B., 2010. Aspects of Rift Valley faulting and volcanicity in North Tanzania: report of a Geologists' Association Field Meeting in 2008. Proceedings of the Geologists' Association, 121: 342-349. </w:t>
      </w:r>
    </w:p>
    <w:p w14:paraId="75CA7367" w14:textId="664B200D" w:rsidR="00C30B56" w:rsidRPr="009A2ED6" w:rsidRDefault="00C30B56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>De Crop, W.,</w:t>
      </w:r>
      <w:r w:rsidR="00BF02E9">
        <w:rPr>
          <w:rFonts w:ascii="Arial" w:hAnsi="Arial" w:cs="Arial"/>
          <w:sz w:val="24"/>
          <w:szCs w:val="24"/>
        </w:rPr>
        <w:t xml:space="preserve"> and</w:t>
      </w:r>
      <w:r w:rsidRPr="009A2ED6">
        <w:rPr>
          <w:rFonts w:ascii="Arial" w:hAnsi="Arial" w:cs="Arial"/>
          <w:sz w:val="24"/>
          <w:szCs w:val="24"/>
        </w:rPr>
        <w:t xml:space="preserve"> Verschuren, D., 2019. Determining patterns of stratification and mixing in tropical crater lakes through intermitten</w:t>
      </w:r>
      <w:r w:rsidR="00BF02E9">
        <w:rPr>
          <w:rFonts w:ascii="Arial" w:hAnsi="Arial" w:cs="Arial"/>
          <w:sz w:val="24"/>
          <w:szCs w:val="24"/>
        </w:rPr>
        <w:t>t</w:t>
      </w:r>
      <w:r w:rsidRPr="009A2ED6">
        <w:rPr>
          <w:rFonts w:ascii="Arial" w:hAnsi="Arial" w:cs="Arial"/>
          <w:sz w:val="24"/>
          <w:szCs w:val="24"/>
        </w:rPr>
        <w:t xml:space="preserve"> water-column profiling: A case study in western Uganda. Journal of African Earth Sciences, 153: 17-30.</w:t>
      </w:r>
    </w:p>
    <w:p w14:paraId="5B0EA16B" w14:textId="28129BD0" w:rsidR="00F43DD1" w:rsidRPr="009A2ED6" w:rsidRDefault="00F43DD1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>Delalande, M., 2008. Hydrologie et geochimie isotropique du lac masoko et de lacs volcaniques de la province activ du rungwe (sud-ouest Tanzanie). Hydrologie.</w:t>
      </w:r>
      <w:r w:rsidRPr="009A2ED6">
        <w:rPr>
          <w:rFonts w:ascii="Arial" w:hAnsi="Arial" w:cs="Arial"/>
          <w:color w:val="000000"/>
          <w:sz w:val="24"/>
          <w:szCs w:val="24"/>
          <w:shd w:val="clear" w:color="auto" w:fill="FFFFFF"/>
        </w:rPr>
        <w:t xml:space="preserve"> Université Paris Sud - Paris XI, 2008. Français.</w:t>
      </w:r>
    </w:p>
    <w:p w14:paraId="252C3354" w14:textId="2ADC85E9" w:rsidR="00D7667B" w:rsidRPr="009A2ED6" w:rsidRDefault="00D7667B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>Dodson, J., Li, J., Lu, F., Zhang, W., Yan, H., Cao, S., 2019. A Lake Pleistocene and Holocene vegetation and environmental record from Shuangchi Maar, Hainan Province, South China. Palaeogeography, Palaeoclimatology, Palaeocology, 523: 89-96.</w:t>
      </w:r>
      <w:r w:rsidR="00F466FF" w:rsidRPr="009A2ED6">
        <w:rPr>
          <w:rFonts w:ascii="Arial" w:hAnsi="Arial" w:cs="Arial"/>
          <w:sz w:val="24"/>
          <w:szCs w:val="24"/>
        </w:rPr>
        <w:t xml:space="preserve">Arabian Journal for Science and Engineering, 46: 543-562. </w:t>
      </w:r>
    </w:p>
    <w:p w14:paraId="30FFB0B5" w14:textId="5CB9536C" w:rsidR="00F466FF" w:rsidRPr="009A2ED6" w:rsidRDefault="00F466FF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El-Gameel, K., Abdallah, S., Deevsalar, R., Eliwa, H., 2020. New Insights into the Petrogenesis of quaternary Perialkaline Volcanics, Jabal Al Abyad, Saudi Arabia. </w:t>
      </w:r>
    </w:p>
    <w:p w14:paraId="4CC2310C" w14:textId="7AA1A807" w:rsidR="00B72BF7" w:rsidRPr="009A2ED6" w:rsidRDefault="00B72BF7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Ferrés, D., Delgado Granados, H., Hernández, W., Pullinger, C., Chávez, H., Castillo Taracena, C.R., Cañas-Dinarte, C., 2011. Three thousand years of flank and central vent eruptions of the San Salvador volcanic complex (El Salvador) and their effects on El Cambio archeological site: a review based on tephrostratigraphy. Bulletin of Volcanology, 73, 833. </w:t>
      </w:r>
    </w:p>
    <w:p w14:paraId="26B80D08" w14:textId="646BF97E" w:rsidR="00F16369" w:rsidRPr="009A2ED6" w:rsidRDefault="00F16369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Ficken, K.J., Street-Perrott, F.A., Perrott, R.A., Swain, D.L., Olago, D.O., Eglinton, G., 1998. Organic Geochemistry, 29(5-7): 1701-1719. </w:t>
      </w:r>
    </w:p>
    <w:p w14:paraId="2B582D18" w14:textId="0E3EE851" w:rsidR="003D6740" w:rsidRPr="009A2ED6" w:rsidRDefault="003D6740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bookmarkStart w:id="22" w:name="_ENREF_22"/>
      <w:r w:rsidRPr="009A2ED6">
        <w:rPr>
          <w:rFonts w:ascii="Arial" w:hAnsi="Arial" w:cs="Arial"/>
          <w:sz w:val="24"/>
          <w:szCs w:val="24"/>
        </w:rPr>
        <w:t>Fierstein, J. and Hildreth, W., 2017. Eruptive history of the Ubehebe Crater cluster, Death Valley, California. Journal of Volcanology and Geothermal Research, 335: 128-146.</w:t>
      </w:r>
      <w:bookmarkEnd w:id="22"/>
    </w:p>
    <w:p w14:paraId="1E631217" w14:textId="7FBA2CDE" w:rsidR="00A9069B" w:rsidRPr="009A2ED6" w:rsidRDefault="00A9069B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Filipovich, R., Báez, W., Bustos, W., Villagrán, A., Chiodi, A., Viramonte, J.G., 2019. Estilos eruptivos asociados al volcanismo monogenético máfico de la región de Pasto Ventura, Puna Astral, Argentina. Andean Geology, 46(2): 300-335. </w:t>
      </w:r>
    </w:p>
    <w:p w14:paraId="70C6CA48" w14:textId="2E34ED15" w:rsidR="003D6740" w:rsidRPr="009A2ED6" w:rsidRDefault="003D6740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bookmarkStart w:id="23" w:name="_ENREF_23"/>
      <w:r w:rsidRPr="009A2ED6">
        <w:rPr>
          <w:rFonts w:ascii="Arial" w:hAnsi="Arial" w:cs="Arial"/>
          <w:sz w:val="24"/>
          <w:szCs w:val="24"/>
        </w:rPr>
        <w:t>Fisher, R.V. and Waters, A.C., 1970. Base surge bed forms in maar volcanoes. American Journal of Science, 268: 157-180.</w:t>
      </w:r>
      <w:bookmarkEnd w:id="23"/>
    </w:p>
    <w:p w14:paraId="154B2C53" w14:textId="209C5EE8" w:rsidR="003D6740" w:rsidRPr="009A2ED6" w:rsidRDefault="003D6740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bookmarkStart w:id="24" w:name="_ENREF_24"/>
      <w:r w:rsidRPr="009A2ED6">
        <w:rPr>
          <w:rFonts w:ascii="Arial" w:hAnsi="Arial" w:cs="Arial"/>
          <w:sz w:val="24"/>
          <w:szCs w:val="24"/>
        </w:rPr>
        <w:t>Förster, H., Oles, D., Knittel, U., Defant, M.J.</w:t>
      </w:r>
      <w:r w:rsidR="00BF02E9">
        <w:rPr>
          <w:rFonts w:ascii="Arial" w:hAnsi="Arial" w:cs="Arial"/>
          <w:sz w:val="24"/>
          <w:szCs w:val="24"/>
        </w:rPr>
        <w:t xml:space="preserve">, </w:t>
      </w:r>
      <w:r w:rsidRPr="009A2ED6">
        <w:rPr>
          <w:rFonts w:ascii="Arial" w:hAnsi="Arial" w:cs="Arial"/>
          <w:sz w:val="24"/>
          <w:szCs w:val="24"/>
        </w:rPr>
        <w:t>Torres, R.C., 1990. The Macolod Corridor: A rift crossing the Philippine island arc. Tectonophysics, 183: 265-271.</w:t>
      </w:r>
      <w:bookmarkEnd w:id="24"/>
    </w:p>
    <w:p w14:paraId="3A836C92" w14:textId="2959A2FA" w:rsidR="00051D5D" w:rsidRPr="009A2ED6" w:rsidRDefault="00051D5D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Förster, M.W., </w:t>
      </w:r>
      <w:r w:rsidR="00313E22" w:rsidRPr="009A2ED6">
        <w:rPr>
          <w:rFonts w:ascii="Arial" w:hAnsi="Arial" w:cs="Arial"/>
          <w:sz w:val="24"/>
          <w:szCs w:val="24"/>
        </w:rPr>
        <w:t>and</w:t>
      </w:r>
      <w:r w:rsidRPr="009A2ED6">
        <w:rPr>
          <w:rFonts w:ascii="Arial" w:hAnsi="Arial" w:cs="Arial"/>
          <w:sz w:val="24"/>
          <w:szCs w:val="24"/>
        </w:rPr>
        <w:t xml:space="preserve"> Sirocko, S., 2016. Volcanic activity in the Eifel during the last 500,000 years: The ELSA-Tephra-Stack. Global and Planetary Change.</w:t>
      </w:r>
    </w:p>
    <w:p w14:paraId="3394C981" w14:textId="755041D7" w:rsidR="005475C1" w:rsidRPr="009A2ED6" w:rsidRDefault="005475C1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Franz, G., Breitkreuz, C., Coyle, D.A., Hur, B.E., Heinrich, W., Paulick, H., Pudlo, D., Smith, R., Steiner, G., 1997. The alkaline Meidob volcanic field (Lake Cenozoic, northwest Sudan). Journal of African Earth Sciences, 25(2): 263-291. </w:t>
      </w:r>
    </w:p>
    <w:p w14:paraId="7FF02744" w14:textId="108329D2" w:rsidR="003D6740" w:rsidRPr="009A2ED6" w:rsidRDefault="003D6740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bookmarkStart w:id="25" w:name="_ENREF_25"/>
      <w:r w:rsidRPr="009A2ED6">
        <w:rPr>
          <w:rFonts w:ascii="Arial" w:hAnsi="Arial" w:cs="Arial"/>
          <w:sz w:val="24"/>
          <w:szCs w:val="24"/>
        </w:rPr>
        <w:t>Freda, C., Gaeta, M., Karner, D.B., Marra, F., Renne, P.R., Taddeucci, J., Scarlato, P., Christensen, J.N. and Dallai, L., 2006. Eruptive history and petrologic evolution of the Albano multiple maar (Alban Hills, Central Italy). Bulletin of Volcanology, 68: 567-591.</w:t>
      </w:r>
      <w:bookmarkEnd w:id="25"/>
    </w:p>
    <w:p w14:paraId="12E81018" w14:textId="6F6BCFC2" w:rsidR="00A075F2" w:rsidRPr="009A2ED6" w:rsidRDefault="00A075F2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>Gasparon, M., Innocenti, F., Manetti, P., Peccerillo, A., Tsegaye, A., 1993). Genesis of Pliocene to Recent mafic-felsic volcanism in the Debre Zeyt area, Central Ethiopia: Volcanological and geochemical constraints. Journal of African Earth Science, 17: 145-165.</w:t>
      </w:r>
    </w:p>
    <w:p w14:paraId="3B1F67F8" w14:textId="62DEE243" w:rsidR="003D6740" w:rsidRPr="009A2ED6" w:rsidRDefault="003D6740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bookmarkStart w:id="26" w:name="_ENREF_26"/>
      <w:r w:rsidRPr="009A2ED6">
        <w:rPr>
          <w:rFonts w:ascii="Arial" w:hAnsi="Arial" w:cs="Arial"/>
          <w:sz w:val="24"/>
          <w:szCs w:val="24"/>
        </w:rPr>
        <w:lastRenderedPageBreak/>
        <w:t>Garcin, Y., Williamson, D., Taieb, M., Vincens, A., Mathe, P.-E.</w:t>
      </w:r>
      <w:r w:rsidR="00BF02E9">
        <w:rPr>
          <w:rFonts w:ascii="Arial" w:hAnsi="Arial" w:cs="Arial"/>
          <w:sz w:val="24"/>
          <w:szCs w:val="24"/>
        </w:rPr>
        <w:t xml:space="preserve">, </w:t>
      </w:r>
      <w:r w:rsidRPr="009A2ED6">
        <w:rPr>
          <w:rFonts w:ascii="Arial" w:hAnsi="Arial" w:cs="Arial"/>
          <w:sz w:val="24"/>
          <w:szCs w:val="24"/>
        </w:rPr>
        <w:t>Majule, A., 2006. Centennial to millennial changes in maar-lake deposition during the last 45,000 years in tropical Southern Africa (Lake Masoko, Tanzania). Palaeogeography, Palaeoclimatology, Palaeoecology, 239: 334-354.</w:t>
      </w:r>
      <w:bookmarkEnd w:id="26"/>
    </w:p>
    <w:p w14:paraId="02DA9F45" w14:textId="2DF67BD7" w:rsidR="00F16369" w:rsidRPr="009A2ED6" w:rsidRDefault="00F16369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Gasse, F., </w:t>
      </w:r>
      <w:r w:rsidR="00313E22" w:rsidRPr="009A2ED6">
        <w:rPr>
          <w:rFonts w:ascii="Arial" w:hAnsi="Arial" w:cs="Arial"/>
          <w:sz w:val="24"/>
          <w:szCs w:val="24"/>
        </w:rPr>
        <w:t>and</w:t>
      </w:r>
      <w:r w:rsidRPr="009A2ED6">
        <w:rPr>
          <w:rFonts w:ascii="Arial" w:hAnsi="Arial" w:cs="Arial"/>
          <w:sz w:val="24"/>
          <w:szCs w:val="24"/>
        </w:rPr>
        <w:t xml:space="preserve"> Campo, E.V., 1998. A 40,000-yr Pollen and Diatom Record from Lake Tritrivakely, Madagascar, in the Southern Tropics. Quaternary Research, 49: 299-311. </w:t>
      </w:r>
    </w:p>
    <w:p w14:paraId="22119619" w14:textId="55A17165" w:rsidR="00242A04" w:rsidRPr="009A2ED6" w:rsidRDefault="00242A04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Gebhardt, C., De Batist, M., Niessan, F., Anselmetti, F.S., Ariztegui, D., Ohlendorf, C., Zolitschka, B., 2011. Deciphering lake and maar geometries from seismic refraction and reflection surveys in Laguna Potrok Aike (southern Patagonia, Argentina). Journal of Volcanology and Geothermal Research, 201(1): 357-363. </w:t>
      </w:r>
    </w:p>
    <w:p w14:paraId="3EE47022" w14:textId="6F06C767" w:rsidR="003D6740" w:rsidRPr="009A2ED6" w:rsidRDefault="003D6740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bookmarkStart w:id="27" w:name="_ENREF_27"/>
      <w:r w:rsidRPr="009A2ED6">
        <w:rPr>
          <w:rFonts w:ascii="Arial" w:hAnsi="Arial" w:cs="Arial"/>
          <w:sz w:val="24"/>
          <w:szCs w:val="24"/>
        </w:rPr>
        <w:t>Gençalioğlu-Kuşcu, G., Atilla, C., Cas, R.A.F.</w:t>
      </w:r>
      <w:r w:rsidR="00BF02E9">
        <w:rPr>
          <w:rFonts w:ascii="Arial" w:hAnsi="Arial" w:cs="Arial"/>
          <w:sz w:val="24"/>
          <w:szCs w:val="24"/>
        </w:rPr>
        <w:t xml:space="preserve">, </w:t>
      </w:r>
      <w:r w:rsidRPr="009A2ED6">
        <w:rPr>
          <w:rFonts w:ascii="Arial" w:hAnsi="Arial" w:cs="Arial"/>
          <w:sz w:val="24"/>
          <w:szCs w:val="24"/>
        </w:rPr>
        <w:t>İlkay, K., 2007. Base surge deposits, eruption history, and depositional processes of a wet phreatomagmatic volcano in Central Anatolia (Cora Maar). Journal of Volcanology and Geothermal Research, 159.</w:t>
      </w:r>
      <w:bookmarkEnd w:id="27"/>
    </w:p>
    <w:p w14:paraId="6409029C" w14:textId="6CFD2817" w:rsidR="00886BA5" w:rsidRPr="009A2ED6" w:rsidRDefault="00886BA5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Gençalioğlu-Kuşcu, G., Geochemical characterization of a Quaternary monogenetic volcano in Erciyes Volcanic Complex: Cora Maar (Central Anatolian Volcanic Province, Turkey). International Journal of Earth Sciences, 100: 1967-1985. </w:t>
      </w:r>
    </w:p>
    <w:p w14:paraId="5CAE966D" w14:textId="54BD13AC" w:rsidR="003D6740" w:rsidRPr="009A2ED6" w:rsidRDefault="003D6740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bookmarkStart w:id="28" w:name="_ENREF_28"/>
      <w:r w:rsidRPr="009A2ED6">
        <w:rPr>
          <w:rFonts w:ascii="Arial" w:hAnsi="Arial" w:cs="Arial"/>
          <w:sz w:val="24"/>
          <w:szCs w:val="24"/>
        </w:rPr>
        <w:t>GlobalVolcanismProgram, 2016. Volcanoes of the World. Smithsonian Institution, Washington DC.</w:t>
      </w:r>
      <w:bookmarkEnd w:id="28"/>
    </w:p>
    <w:p w14:paraId="74A89AE0" w14:textId="130CAB8B" w:rsidR="00F62599" w:rsidRPr="009A2ED6" w:rsidRDefault="00F62599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Godoy, B., Taussi, M., González-Maurel, O., Renzulli, A., Hernández-Prat, L., le Roux, P., Morata, D., Menzies, A., 2019. Linking the mafic volcanism with the magmatic stages during the last 1 Ma in the main volcanic arc of the Altiplano-Puno Volcanic Complex (Central Andes). Journal of South American Earth Sciences, 95. </w:t>
      </w:r>
    </w:p>
    <w:p w14:paraId="69FBCEA9" w14:textId="789EFFEF" w:rsidR="00A9069B" w:rsidRPr="009A2ED6" w:rsidRDefault="00A9069B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Grosse, P., </w:t>
      </w:r>
      <w:r w:rsidR="00BF02E9">
        <w:rPr>
          <w:rFonts w:ascii="Arial" w:hAnsi="Arial" w:cs="Arial"/>
          <w:sz w:val="24"/>
          <w:szCs w:val="24"/>
        </w:rPr>
        <w:t>A</w:t>
      </w:r>
      <w:r w:rsidRPr="009A2ED6">
        <w:rPr>
          <w:rFonts w:ascii="Arial" w:hAnsi="Arial" w:cs="Arial"/>
          <w:sz w:val="24"/>
          <w:szCs w:val="24"/>
        </w:rPr>
        <w:t>macciotti, M.L.O., Fochi, F.E., Guzmán, S., Orihashi, Y., Sumino, H., 2020. Geomorphology, morp</w:t>
      </w:r>
      <w:r w:rsidR="00BF02E9">
        <w:rPr>
          <w:rFonts w:ascii="Arial" w:hAnsi="Arial" w:cs="Arial"/>
          <w:sz w:val="24"/>
          <w:szCs w:val="24"/>
        </w:rPr>
        <w:t>h</w:t>
      </w:r>
      <w:r w:rsidRPr="009A2ED6">
        <w:rPr>
          <w:rFonts w:ascii="Arial" w:hAnsi="Arial" w:cs="Arial"/>
          <w:sz w:val="24"/>
          <w:szCs w:val="24"/>
        </w:rPr>
        <w:t>ometry, spatial distribution and ages of mafic monogenetic volcanoes of the Peinado and Icahuasi fields, southernmost Central Volcanic Zone of the Andes. Journal of Volcanology and Geothermal Research, 401.</w:t>
      </w:r>
    </w:p>
    <w:p w14:paraId="615042A7" w14:textId="75AA3590" w:rsidR="00051D5D" w:rsidRPr="009A2ED6" w:rsidRDefault="00051D5D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Gudmundsson, A., 1995. Infrastructure and mechanics of volcanic systems in Iceland. Journal of Volcanology and Geothermal Research, 64: 1-22. </w:t>
      </w:r>
    </w:p>
    <w:p w14:paraId="50CF90A3" w14:textId="45ECA0CB" w:rsidR="00051D5D" w:rsidRPr="009A2ED6" w:rsidRDefault="003D6740" w:rsidP="00051D5D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bookmarkStart w:id="29" w:name="_ENREF_29"/>
      <w:r w:rsidRPr="009A2ED6">
        <w:rPr>
          <w:rFonts w:ascii="Arial" w:hAnsi="Arial" w:cs="Arial"/>
          <w:sz w:val="24"/>
          <w:szCs w:val="24"/>
        </w:rPr>
        <w:t>Gutmann, J.T., 2002. Strombolian and effusive activity as precursors to phreatomagmatism: eruptive sequence at maars of the Pinacate volcanic field, Sonora, Mexico. Journal of Volcanology and Geothermal Research, 113: 354-356.</w:t>
      </w:r>
      <w:bookmarkEnd w:id="29"/>
    </w:p>
    <w:p w14:paraId="5F102183" w14:textId="1E795FBE" w:rsidR="003D6740" w:rsidRPr="009A2ED6" w:rsidRDefault="003D6740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bookmarkStart w:id="30" w:name="_ENREF_30"/>
      <w:r w:rsidRPr="009A2ED6">
        <w:rPr>
          <w:rFonts w:ascii="Arial" w:hAnsi="Arial" w:cs="Arial"/>
          <w:sz w:val="24"/>
          <w:szCs w:val="24"/>
        </w:rPr>
        <w:t>Hayward, B.W., Murdoch, G.</w:t>
      </w:r>
      <w:r w:rsidR="003D48C2">
        <w:rPr>
          <w:rFonts w:ascii="Arial" w:hAnsi="Arial" w:cs="Arial"/>
          <w:sz w:val="24"/>
          <w:szCs w:val="24"/>
        </w:rPr>
        <w:t>,</w:t>
      </w:r>
      <w:r w:rsidRPr="009A2ED6">
        <w:rPr>
          <w:rFonts w:ascii="Arial" w:hAnsi="Arial" w:cs="Arial"/>
          <w:sz w:val="24"/>
          <w:szCs w:val="24"/>
        </w:rPr>
        <w:t xml:space="preserve"> Maitland, G., 2011. Volcanoes of Auckland: The essential guide. Auckland University Press, Auckland.</w:t>
      </w:r>
      <w:bookmarkEnd w:id="30"/>
    </w:p>
    <w:p w14:paraId="21D955FC" w14:textId="7583C871" w:rsidR="006C448D" w:rsidRPr="009A2ED6" w:rsidRDefault="006C448D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>Herrero-Hernández, A., López-Moro, F.J., Gómez-Fernández, F., Martín-Serrano, A., 2012. Interaction between intra-contin</w:t>
      </w:r>
      <w:r w:rsidR="003D48C2">
        <w:rPr>
          <w:rFonts w:ascii="Arial" w:hAnsi="Arial" w:cs="Arial"/>
          <w:sz w:val="24"/>
          <w:szCs w:val="24"/>
        </w:rPr>
        <w:t>ent</w:t>
      </w:r>
      <w:r w:rsidRPr="009A2ED6">
        <w:rPr>
          <w:rFonts w:ascii="Arial" w:hAnsi="Arial" w:cs="Arial"/>
          <w:sz w:val="24"/>
          <w:szCs w:val="24"/>
        </w:rPr>
        <w:t>al sedimentary basins and small-volume monogenetic volcanism: Argamasilla and Calzada-Moral basins, Campo de Calatrava Volcanic field, Spain.</w:t>
      </w:r>
      <w:r w:rsidR="0037500A" w:rsidRPr="009A2ED6">
        <w:rPr>
          <w:rFonts w:ascii="Arial" w:hAnsi="Arial" w:cs="Arial"/>
          <w:sz w:val="24"/>
          <w:szCs w:val="24"/>
        </w:rPr>
        <w:t xml:space="preserve"> Journal of Iberian Geology, 38(2): 407-428.</w:t>
      </w:r>
    </w:p>
    <w:p w14:paraId="259B0F9E" w14:textId="5BAD84AB" w:rsidR="00AF0911" w:rsidRPr="009A2ED6" w:rsidRDefault="00AF0911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>Hilgueras, P.L., Millán, J.L.G., 2011. The Camp de Calatrava volcanic f</w:t>
      </w:r>
      <w:r w:rsidR="003D48C2">
        <w:rPr>
          <w:rFonts w:ascii="Arial" w:hAnsi="Arial" w:cs="Arial"/>
          <w:sz w:val="24"/>
          <w:szCs w:val="24"/>
        </w:rPr>
        <w:t>i</w:t>
      </w:r>
      <w:r w:rsidRPr="009A2ED6">
        <w:rPr>
          <w:rFonts w:ascii="Arial" w:hAnsi="Arial" w:cs="Arial"/>
          <w:sz w:val="24"/>
          <w:szCs w:val="24"/>
        </w:rPr>
        <w:t xml:space="preserve">eld: Geology and Resources. </w:t>
      </w:r>
    </w:p>
    <w:p w14:paraId="5B5C07A0" w14:textId="2AC78A6F" w:rsidR="002364DD" w:rsidRPr="009A2ED6" w:rsidRDefault="002364DD" w:rsidP="002364DD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Hildreth, W., Fierstein, F., 2015. Geologic Map of the Simcoe Mountains Volcanic Field, Main Central Segment, Yakama Nation, Washington. U.S. Geological Survey. </w:t>
      </w:r>
    </w:p>
    <w:p w14:paraId="08E27EBA" w14:textId="2D1517CE" w:rsidR="003D6740" w:rsidRPr="009A2ED6" w:rsidRDefault="003D6740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bookmarkStart w:id="31" w:name="_ENREF_31"/>
      <w:r w:rsidRPr="009A2ED6">
        <w:rPr>
          <w:rFonts w:ascii="Arial" w:hAnsi="Arial" w:cs="Arial"/>
          <w:sz w:val="24"/>
          <w:szCs w:val="24"/>
        </w:rPr>
        <w:lastRenderedPageBreak/>
        <w:t>Hopkins, D.M., 1988. The Espenberg Maars: A record of explosive volcanic activity in the Devil Mtn.-Cape Espenberg, Seward Peninsula, Alaska. The Bering Land Bridge National Preserve : an archeological survey: 262-321.</w:t>
      </w:r>
      <w:bookmarkEnd w:id="31"/>
    </w:p>
    <w:p w14:paraId="1D3EF901" w14:textId="14A6132E" w:rsidR="00886BA5" w:rsidRPr="009A2ED6" w:rsidRDefault="00886BA5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Hopkins, J.L., Wilson, C.J.N., Millet, M.-A., Leonard, G.S., Timm, C., McGee, L.E., Smith, I.E.M., Smith, E.G.C., 2017. Multi-criteria correlation of tephra deposits to source centres applied in the Auckland Volcanic Field, New Zealand. Bulletin of Volcanology, 79, 55. </w:t>
      </w:r>
    </w:p>
    <w:p w14:paraId="08E0C219" w14:textId="489014DD" w:rsidR="006E3B4A" w:rsidRPr="009A2ED6" w:rsidRDefault="006E3B4A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Hunt, J.A., Mather, T.A., Pyle, D.M., 2020. Morphological comparison of distributed volcanic fields in the Main Ethiopian Rift using high-resolution digital elevation models. Journal of Volcanology and Geothermal Research, 393. </w:t>
      </w:r>
    </w:p>
    <w:p w14:paraId="5EBEABF5" w14:textId="5FD641CC" w:rsidR="00F43DD1" w:rsidRPr="009A2ED6" w:rsidRDefault="00F43DD1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Isabirya, E.M., Cumming, W., Askew, T., Hinz, N., Sussman, D., Mawejje, P., Lugaizi, I., 2020. The Katwe Geothermal Prospect in Western Uganda: A Deep-Circulation Fault Zone-Hosted Geothermal System? Proceedings World Geothermal Congress, Reykjavik, Iceland, April 26 - May 2, 2020. </w:t>
      </w:r>
    </w:p>
    <w:p w14:paraId="34954303" w14:textId="5F385680" w:rsidR="00F43DD1" w:rsidRPr="009A2ED6" w:rsidRDefault="003D6740" w:rsidP="00F43DD1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bookmarkStart w:id="32" w:name="_ENREF_32"/>
      <w:r w:rsidRPr="009A2ED6">
        <w:rPr>
          <w:rFonts w:ascii="Arial" w:hAnsi="Arial" w:cs="Arial"/>
          <w:sz w:val="24"/>
          <w:szCs w:val="24"/>
        </w:rPr>
        <w:t>Isaia, R., Vitale, S., Di Giuseppe, M.G., Iannuzzi, E., Tramparulo, F.D.A.</w:t>
      </w:r>
      <w:r w:rsidR="001B1966">
        <w:rPr>
          <w:rFonts w:ascii="Arial" w:hAnsi="Arial" w:cs="Arial"/>
          <w:sz w:val="24"/>
          <w:szCs w:val="24"/>
        </w:rPr>
        <w:t>,</w:t>
      </w:r>
      <w:r w:rsidRPr="009A2ED6">
        <w:rPr>
          <w:rFonts w:ascii="Arial" w:hAnsi="Arial" w:cs="Arial"/>
          <w:sz w:val="24"/>
          <w:szCs w:val="24"/>
        </w:rPr>
        <w:t xml:space="preserve"> Troiano, A., 2015. Stratigraphy, structure, and volcano-tectonic evolution of Solfatara maar-diatreme (Campi Flegrei, Italy). GSA Bulletin.</w:t>
      </w:r>
      <w:bookmarkEnd w:id="32"/>
    </w:p>
    <w:p w14:paraId="1646E2B3" w14:textId="33B73ADB" w:rsidR="00036F3B" w:rsidRPr="009A2ED6" w:rsidRDefault="003D6740" w:rsidP="00036F3B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bookmarkStart w:id="33" w:name="_ENREF_33"/>
      <w:r w:rsidRPr="009A2ED6">
        <w:rPr>
          <w:rFonts w:ascii="Arial" w:hAnsi="Arial" w:cs="Arial"/>
          <w:sz w:val="24"/>
          <w:szCs w:val="24"/>
        </w:rPr>
        <w:t>Jordan, S.C., Cas, R.A.F.</w:t>
      </w:r>
      <w:r w:rsidR="003D48C2">
        <w:rPr>
          <w:rFonts w:ascii="Arial" w:hAnsi="Arial" w:cs="Arial"/>
          <w:sz w:val="24"/>
          <w:szCs w:val="24"/>
        </w:rPr>
        <w:t>,</w:t>
      </w:r>
      <w:r w:rsidRPr="009A2ED6">
        <w:rPr>
          <w:rFonts w:ascii="Arial" w:hAnsi="Arial" w:cs="Arial"/>
          <w:sz w:val="24"/>
          <w:szCs w:val="24"/>
        </w:rPr>
        <w:t xml:space="preserve"> Hayman, P.C., 2013. The origin of a large (&gt;3 km) maar volcano by coalescence of multiple shallow craters: Lake Purrumbete maar, southeastern Australia Journal of Volcanology and Geothermal Research, 254: 5-22.</w:t>
      </w:r>
      <w:bookmarkStart w:id="34" w:name="_ENREF_34"/>
      <w:bookmarkEnd w:id="33"/>
    </w:p>
    <w:p w14:paraId="4DF0C112" w14:textId="25E07931" w:rsidR="00D7667B" w:rsidRPr="009A2ED6" w:rsidRDefault="00D7667B" w:rsidP="00036F3B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>Kebede, S., 2013. Groundwater in Ethiopia: Features, Numbers and Opport</w:t>
      </w:r>
      <w:r w:rsidR="003D557F">
        <w:rPr>
          <w:rFonts w:ascii="Arial" w:hAnsi="Arial" w:cs="Arial"/>
          <w:sz w:val="24"/>
          <w:szCs w:val="24"/>
        </w:rPr>
        <w:t xml:space="preserve">unities. </w:t>
      </w:r>
      <w:r w:rsidRPr="009A2ED6">
        <w:rPr>
          <w:rFonts w:ascii="Arial" w:hAnsi="Arial" w:cs="Arial"/>
          <w:sz w:val="24"/>
          <w:szCs w:val="24"/>
        </w:rPr>
        <w:t>Springer Berlin Heidelberg, Verlag Berlin Heidelberg.</w:t>
      </w:r>
    </w:p>
    <w:p w14:paraId="7E7856F4" w14:textId="01175397" w:rsidR="00036F3B" w:rsidRPr="009A2ED6" w:rsidRDefault="003D6740" w:rsidP="00036F3B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>Kervyn, M., Ernst, G.G.J., Carracedo, J.C.</w:t>
      </w:r>
      <w:r w:rsidR="003D48C2">
        <w:rPr>
          <w:rFonts w:ascii="Arial" w:hAnsi="Arial" w:cs="Arial"/>
          <w:sz w:val="24"/>
          <w:szCs w:val="24"/>
        </w:rPr>
        <w:t xml:space="preserve">, </w:t>
      </w:r>
      <w:r w:rsidRPr="009A2ED6">
        <w:rPr>
          <w:rFonts w:ascii="Arial" w:hAnsi="Arial" w:cs="Arial"/>
          <w:sz w:val="24"/>
          <w:szCs w:val="24"/>
        </w:rPr>
        <w:t>Jacobs, P., 2012. Geomorphometric variability of “monogenetic” volcanic cones: Evidence from Mauna Kea, Lanzarote and experimental cones. Geomorphology, 136: 59-75.</w:t>
      </w:r>
      <w:bookmarkEnd w:id="34"/>
    </w:p>
    <w:p w14:paraId="6BEE8A31" w14:textId="4D10606E" w:rsidR="00F466FF" w:rsidRPr="009A2ED6" w:rsidRDefault="00F466FF" w:rsidP="00036F3B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Key. R.M., </w:t>
      </w:r>
      <w:r w:rsidR="00720DC4" w:rsidRPr="009A2ED6">
        <w:rPr>
          <w:rFonts w:ascii="Arial" w:hAnsi="Arial" w:cs="Arial"/>
          <w:sz w:val="24"/>
          <w:szCs w:val="24"/>
        </w:rPr>
        <w:t>Rop, B.P., Rundle, C.C., 1987. The development of the Late Cenozoic alkali basaltic Marsabit Sh</w:t>
      </w:r>
      <w:r w:rsidR="003D557F">
        <w:rPr>
          <w:rFonts w:ascii="Arial" w:hAnsi="Arial" w:cs="Arial"/>
          <w:sz w:val="24"/>
          <w:szCs w:val="24"/>
        </w:rPr>
        <w:t>iel</w:t>
      </w:r>
      <w:r w:rsidR="00720DC4" w:rsidRPr="009A2ED6">
        <w:rPr>
          <w:rFonts w:ascii="Arial" w:hAnsi="Arial" w:cs="Arial"/>
          <w:sz w:val="24"/>
          <w:szCs w:val="24"/>
        </w:rPr>
        <w:t xml:space="preserve">d Volcano, northern Kenya. Journal of African Earth Sciences, 6(4): 475-491. </w:t>
      </w:r>
    </w:p>
    <w:p w14:paraId="34C902F8" w14:textId="0AC0E980" w:rsidR="0005561A" w:rsidRPr="009A2ED6" w:rsidRDefault="0005561A" w:rsidP="00D7667B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Killham, P., </w:t>
      </w:r>
      <w:r w:rsidR="00A576C3">
        <w:rPr>
          <w:rFonts w:ascii="Arial" w:hAnsi="Arial" w:cs="Arial"/>
          <w:sz w:val="24"/>
          <w:szCs w:val="24"/>
        </w:rPr>
        <w:t xml:space="preserve">and </w:t>
      </w:r>
      <w:r w:rsidRPr="009A2ED6">
        <w:rPr>
          <w:rFonts w:ascii="Arial" w:hAnsi="Arial" w:cs="Arial"/>
          <w:sz w:val="24"/>
          <w:szCs w:val="24"/>
        </w:rPr>
        <w:t>Cloke, P.L, 1990. The evolution of saline lake waters: gradual and rapid biogeochemical pathways in the Basotu Lake District, Tanzania. Hydrobiologia, 197: 35-50.</w:t>
      </w:r>
    </w:p>
    <w:p w14:paraId="0E0AA6E8" w14:textId="03BBA2F0" w:rsidR="00C234A8" w:rsidRPr="009A2ED6" w:rsidRDefault="00C234A8" w:rsidP="00D7667B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Kling, G.W., 1988. Comparative transparency depth of mixing, and stability of stratification in lakes of Cameroon, West Africa. </w:t>
      </w:r>
      <w:r w:rsidR="003D557F">
        <w:rPr>
          <w:rFonts w:ascii="Arial" w:hAnsi="Arial" w:cs="Arial"/>
          <w:sz w:val="24"/>
          <w:szCs w:val="24"/>
        </w:rPr>
        <w:t xml:space="preserve">Limnology </w:t>
      </w:r>
      <w:r w:rsidRPr="009A2ED6">
        <w:rPr>
          <w:rFonts w:ascii="Arial" w:hAnsi="Arial" w:cs="Arial"/>
          <w:sz w:val="24"/>
          <w:szCs w:val="24"/>
        </w:rPr>
        <w:t xml:space="preserve">and Oceanography, 33: 27-40. </w:t>
      </w:r>
    </w:p>
    <w:p w14:paraId="251D45F4" w14:textId="4B5A89D4" w:rsidR="00041D08" w:rsidRPr="009A2ED6" w:rsidRDefault="00041D08" w:rsidP="00D7667B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>Kshirsagar, P., Siebe, C., Guilbaud, M.N., Salinas, S., Layer, P.W., 2015. Late Pleistocene Alberca de Guadalupe maar volcano (Zacapu basin, Michoacán): Stratigraphy, tectonic setting, and paleo-hydrogeological environment. Journal of Volcanology and Geothermal Research, 304: 214-236.</w:t>
      </w:r>
    </w:p>
    <w:p w14:paraId="6B6657A4" w14:textId="6B4774E8" w:rsidR="00041D08" w:rsidRPr="009A2ED6" w:rsidRDefault="00041D08" w:rsidP="00D7667B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Kshirsagar, P., Seibe, C., Guilbaud, M.N., Salinas, S., 2016. Geological environmental controls on the change of eruptive style (phreatomagmatic to Strombolian-effusive) of Late Pleistocene El Caracol tuff cone and its comparison with adjacent volcanoes around the Zacapu basin (Michoacán, México). Journal of Volcanology and Geothermal Research, 318: 114-113. </w:t>
      </w:r>
    </w:p>
    <w:p w14:paraId="36B90C29" w14:textId="77777777" w:rsidR="009E03DB" w:rsidRDefault="009E03DB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bookmarkStart w:id="35" w:name="_ENREF_35"/>
    </w:p>
    <w:p w14:paraId="41366D5E" w14:textId="6F554EB3" w:rsidR="003D6740" w:rsidRPr="009A2ED6" w:rsidRDefault="003D6740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lastRenderedPageBreak/>
        <w:t>Ku, Y.-P., Chen, C.-H., Song, S.-R., Iizuka, Y. and Shen, J.J.-S., 2009. A 2 Ma record of explosive volcanism in southwestern Luzon: Implications for the timing of subducted sla</w:t>
      </w:r>
      <w:r w:rsidR="003D557F">
        <w:rPr>
          <w:rFonts w:ascii="Arial" w:hAnsi="Arial" w:cs="Arial"/>
          <w:sz w:val="24"/>
          <w:szCs w:val="24"/>
        </w:rPr>
        <w:t>b</w:t>
      </w:r>
      <w:r w:rsidRPr="009A2ED6">
        <w:rPr>
          <w:rFonts w:ascii="Arial" w:hAnsi="Arial" w:cs="Arial"/>
          <w:sz w:val="24"/>
          <w:szCs w:val="24"/>
        </w:rPr>
        <w:t xml:space="preserve"> steepening. Geochemistry, Geophysics, Geosystems, 6(6): Q06017.</w:t>
      </w:r>
      <w:bookmarkEnd w:id="35"/>
    </w:p>
    <w:p w14:paraId="600E98DF" w14:textId="3727D53F" w:rsidR="003D6740" w:rsidRPr="009A2ED6" w:rsidRDefault="003D6740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bookmarkStart w:id="36" w:name="_ENREF_36"/>
      <w:r w:rsidRPr="009A2ED6">
        <w:rPr>
          <w:rFonts w:ascii="Arial" w:hAnsi="Arial" w:cs="Arial"/>
          <w:sz w:val="24"/>
          <w:szCs w:val="24"/>
        </w:rPr>
        <w:t>Lara, L.E., Lavenu, A., Cembrano, J.</w:t>
      </w:r>
      <w:r w:rsidR="00A576C3">
        <w:rPr>
          <w:rFonts w:ascii="Arial" w:hAnsi="Arial" w:cs="Arial"/>
          <w:sz w:val="24"/>
          <w:szCs w:val="24"/>
        </w:rPr>
        <w:t>,</w:t>
      </w:r>
      <w:r w:rsidRPr="009A2ED6">
        <w:rPr>
          <w:rFonts w:ascii="Arial" w:hAnsi="Arial" w:cs="Arial"/>
          <w:sz w:val="24"/>
          <w:szCs w:val="24"/>
        </w:rPr>
        <w:t xml:space="preserve"> Rodriguez, C., 2006. Structural controls of volcanism in transversal chains: Resheared faults and neotectonics in the Cordón Caulle–Puyehue area (40.5°S), Southern Andes. Journal of Volcanology and Geothermal Research, 158: 70-96.</w:t>
      </w:r>
      <w:bookmarkEnd w:id="36"/>
    </w:p>
    <w:p w14:paraId="2B0B882B" w14:textId="5C602EA3" w:rsidR="003D6740" w:rsidRPr="009A2ED6" w:rsidRDefault="003D6740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bookmarkStart w:id="37" w:name="_ENREF_37"/>
      <w:r w:rsidRPr="009A2ED6">
        <w:rPr>
          <w:rFonts w:ascii="Arial" w:hAnsi="Arial" w:cs="Arial"/>
          <w:sz w:val="24"/>
          <w:szCs w:val="24"/>
        </w:rPr>
        <w:t>Le Corvec, N., Bebbington, M.S., Lindsay, J.M.</w:t>
      </w:r>
      <w:r w:rsidR="00A576C3">
        <w:rPr>
          <w:rFonts w:ascii="Arial" w:hAnsi="Arial" w:cs="Arial"/>
          <w:sz w:val="24"/>
          <w:szCs w:val="24"/>
        </w:rPr>
        <w:t>,</w:t>
      </w:r>
      <w:r w:rsidRPr="009A2ED6">
        <w:rPr>
          <w:rFonts w:ascii="Arial" w:hAnsi="Arial" w:cs="Arial"/>
          <w:sz w:val="24"/>
          <w:szCs w:val="24"/>
        </w:rPr>
        <w:t xml:space="preserve"> McGee, L.E., 2013. Age, distance, and geochemical evolution within a monogenetic volcanic field : Analyzing patterns in the Auckland Volcanic Field eruption sequence. Geochemistry, Geophysics, Geosystems, 14.</w:t>
      </w:r>
      <w:bookmarkEnd w:id="37"/>
    </w:p>
    <w:p w14:paraId="74739556" w14:textId="4EA1AF91" w:rsidR="003D6740" w:rsidRPr="009A2ED6" w:rsidRDefault="003D6740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bookmarkStart w:id="38" w:name="_ENREF_38"/>
      <w:r w:rsidRPr="009A2ED6">
        <w:rPr>
          <w:rFonts w:ascii="Arial" w:hAnsi="Arial" w:cs="Arial"/>
          <w:sz w:val="24"/>
          <w:szCs w:val="24"/>
        </w:rPr>
        <w:t>Leat, P.T., Thompson, R.N., Dickin, A.P., Morrison, M.A.</w:t>
      </w:r>
      <w:r w:rsidR="00A576C3">
        <w:rPr>
          <w:rFonts w:ascii="Arial" w:hAnsi="Arial" w:cs="Arial"/>
          <w:sz w:val="24"/>
          <w:szCs w:val="24"/>
        </w:rPr>
        <w:t>,</w:t>
      </w:r>
      <w:r w:rsidRPr="009A2ED6">
        <w:rPr>
          <w:rFonts w:ascii="Arial" w:hAnsi="Arial" w:cs="Arial"/>
          <w:sz w:val="24"/>
          <w:szCs w:val="24"/>
        </w:rPr>
        <w:t xml:space="preserve"> Hendry, G.L., 1989. Quaternary Volcanism in Northwestern Colorado: Implications for the roles of the asthenosphere and lithos</w:t>
      </w:r>
      <w:r w:rsidR="00A576C3">
        <w:rPr>
          <w:rFonts w:ascii="Arial" w:hAnsi="Arial" w:cs="Arial"/>
          <w:sz w:val="24"/>
          <w:szCs w:val="24"/>
        </w:rPr>
        <w:t>ph</w:t>
      </w:r>
      <w:r w:rsidRPr="009A2ED6">
        <w:rPr>
          <w:rFonts w:ascii="Arial" w:hAnsi="Arial" w:cs="Arial"/>
          <w:sz w:val="24"/>
          <w:szCs w:val="24"/>
        </w:rPr>
        <w:t>ere in the genesis of continental basalts. Journal of Volcanology and Geothermal Research, 37: 291-310.</w:t>
      </w:r>
      <w:bookmarkEnd w:id="38"/>
    </w:p>
    <w:p w14:paraId="3E980570" w14:textId="1E6278D3" w:rsidR="005475C1" w:rsidRPr="009A2ED6" w:rsidRDefault="005475C1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Lenhardt, N., Borah, S.B., Lenhardt, S.Z., Bumby, A.J., Ibinoof, M.A., Salih, S. A., 2018. The monogenetic Bayuda Volcanic Field, Sudan - New insights into geology and volcanic morphology. Journal of Volcanology and Geothermal Research, 356: 211-224. </w:t>
      </w:r>
    </w:p>
    <w:p w14:paraId="42003FC6" w14:textId="7414405B" w:rsidR="009E03DB" w:rsidRDefault="00A9069B" w:rsidP="009E03DB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>Lexa, J., Šebesta, J., Chavez, J.A., Hernández, W., Péskay, Z., 2011. Geology and volcanic evolution in the southern part of the San Salvador Metropolitan Area. Journal of Ge</w:t>
      </w:r>
      <w:r w:rsidR="00A576C3">
        <w:rPr>
          <w:rFonts w:ascii="Arial" w:hAnsi="Arial" w:cs="Arial"/>
          <w:sz w:val="24"/>
          <w:szCs w:val="24"/>
        </w:rPr>
        <w:t>o</w:t>
      </w:r>
      <w:r w:rsidRPr="009A2ED6">
        <w:rPr>
          <w:rFonts w:ascii="Arial" w:hAnsi="Arial" w:cs="Arial"/>
          <w:sz w:val="24"/>
          <w:szCs w:val="24"/>
        </w:rPr>
        <w:t xml:space="preserve">sciences, 56: 105-140. </w:t>
      </w:r>
      <w:bookmarkStart w:id="39" w:name="_ENREF_39"/>
    </w:p>
    <w:p w14:paraId="1134FB88" w14:textId="134E6834" w:rsidR="003D6740" w:rsidRPr="009A2ED6" w:rsidRDefault="003D6740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>Leyrit, H., Zylberman, W., Lutz, P., Jaillard, A.</w:t>
      </w:r>
      <w:r w:rsidR="00A576C3">
        <w:rPr>
          <w:rFonts w:ascii="Arial" w:hAnsi="Arial" w:cs="Arial"/>
          <w:sz w:val="24"/>
          <w:szCs w:val="24"/>
        </w:rPr>
        <w:t xml:space="preserve">, </w:t>
      </w:r>
      <w:r w:rsidRPr="009A2ED6">
        <w:rPr>
          <w:rFonts w:ascii="Arial" w:hAnsi="Arial" w:cs="Arial"/>
          <w:sz w:val="24"/>
          <w:szCs w:val="24"/>
        </w:rPr>
        <w:t>Lavina, P., 2016. Characterization of Phreatomagmatic deposits from the eruption of the Pavin Maar (France). In: T. Sime-Ngando, P. Bolvin, E. Chapron, D. Jezequel and M. Meybeck (Editors), Lake Pavin : history, geology, biogeochemistry, and sedimentology of a deep meromictic maar lake. Springer, pp. 105-128.</w:t>
      </w:r>
      <w:bookmarkEnd w:id="39"/>
    </w:p>
    <w:p w14:paraId="06B66191" w14:textId="66EDC586" w:rsidR="0065142F" w:rsidRPr="009A2ED6" w:rsidRDefault="0065142F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Li,B., Németh, K., Palmer, J., Palmer, A., Wu, J., Procter, J., Liu, J., 2020. Basic Volcanic Elements of the Arxan-Chaihe Volcanic Field, Inner Mongolia, NE China [Online First], IntechOpen. </w:t>
      </w:r>
    </w:p>
    <w:p w14:paraId="4ABF9626" w14:textId="1645DD69" w:rsidR="0037500A" w:rsidRPr="009A2ED6" w:rsidRDefault="0037500A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Lierenfeld, M.B., </w:t>
      </w:r>
      <w:r w:rsidR="00313E22" w:rsidRPr="009A2ED6">
        <w:rPr>
          <w:rFonts w:ascii="Arial" w:hAnsi="Arial" w:cs="Arial"/>
          <w:sz w:val="24"/>
          <w:szCs w:val="24"/>
        </w:rPr>
        <w:t>and</w:t>
      </w:r>
      <w:r w:rsidRPr="009A2ED6">
        <w:rPr>
          <w:rFonts w:ascii="Arial" w:hAnsi="Arial" w:cs="Arial"/>
          <w:sz w:val="24"/>
          <w:szCs w:val="24"/>
        </w:rPr>
        <w:t xml:space="preserve"> Mattson H.B., 2015. Geochemistry and eruptive behavior of the Finca la Nava maar volcano (Campo de Calatrava, south-central Spain). International Journal of Earth Sciences, 104: 1795-1817. </w:t>
      </w:r>
    </w:p>
    <w:p w14:paraId="38A24A7A" w14:textId="46FF8A26" w:rsidR="003D6740" w:rsidRPr="009A2ED6" w:rsidRDefault="003D6740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bookmarkStart w:id="40" w:name="_ENREF_40"/>
      <w:r w:rsidRPr="009A2ED6">
        <w:rPr>
          <w:rFonts w:ascii="Arial" w:hAnsi="Arial" w:cs="Arial"/>
          <w:sz w:val="24"/>
          <w:szCs w:val="24"/>
        </w:rPr>
        <w:t>Lindsay, J.M., Leonard, G.S., Smid, E.R.</w:t>
      </w:r>
      <w:r w:rsidR="00796F87">
        <w:rPr>
          <w:rFonts w:ascii="Arial" w:hAnsi="Arial" w:cs="Arial"/>
          <w:sz w:val="24"/>
          <w:szCs w:val="24"/>
        </w:rPr>
        <w:t xml:space="preserve">, </w:t>
      </w:r>
      <w:r w:rsidRPr="009A2ED6">
        <w:rPr>
          <w:rFonts w:ascii="Arial" w:hAnsi="Arial" w:cs="Arial"/>
          <w:sz w:val="24"/>
          <w:szCs w:val="24"/>
        </w:rPr>
        <w:t>Hayward, B.W., 2011. Age of the Auckland Volcanic Field: a rev</w:t>
      </w:r>
      <w:r w:rsidR="00796F87">
        <w:rPr>
          <w:rFonts w:ascii="Arial" w:hAnsi="Arial" w:cs="Arial"/>
          <w:sz w:val="24"/>
          <w:szCs w:val="24"/>
        </w:rPr>
        <w:t>i</w:t>
      </w:r>
      <w:r w:rsidRPr="009A2ED6">
        <w:rPr>
          <w:rFonts w:ascii="Arial" w:hAnsi="Arial" w:cs="Arial"/>
          <w:sz w:val="24"/>
          <w:szCs w:val="24"/>
        </w:rPr>
        <w:t>ew of existing data. New Zealand Journal of Geology and Geophysics, 54(4): 379-401.</w:t>
      </w:r>
      <w:bookmarkEnd w:id="40"/>
    </w:p>
    <w:p w14:paraId="450FFB65" w14:textId="26121F1E" w:rsidR="003D6740" w:rsidRPr="009A2ED6" w:rsidRDefault="003D6740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bookmarkStart w:id="41" w:name="_ENREF_41"/>
      <w:r w:rsidRPr="009A2ED6">
        <w:rPr>
          <w:rFonts w:ascii="Arial" w:hAnsi="Arial" w:cs="Arial"/>
          <w:sz w:val="24"/>
          <w:szCs w:val="24"/>
        </w:rPr>
        <w:t>Loera, H.L., Aranda-Gomez, J.J., Arzate, J.A.</w:t>
      </w:r>
      <w:r w:rsidR="00796F87">
        <w:rPr>
          <w:rFonts w:ascii="Arial" w:hAnsi="Arial" w:cs="Arial"/>
          <w:sz w:val="24"/>
          <w:szCs w:val="24"/>
        </w:rPr>
        <w:t>,</w:t>
      </w:r>
      <w:r w:rsidRPr="009A2ED6">
        <w:rPr>
          <w:rFonts w:ascii="Arial" w:hAnsi="Arial" w:cs="Arial"/>
          <w:sz w:val="24"/>
          <w:szCs w:val="24"/>
        </w:rPr>
        <w:t xml:space="preserve"> Molina-Garza, R.S., 2008. Geophysical surveys of the Joya Honda maar (Mexico) and surroundings; volcanic implications. Journal of Volcanology and Geothermal Research, 170: 135-152.</w:t>
      </w:r>
      <w:bookmarkEnd w:id="41"/>
    </w:p>
    <w:p w14:paraId="112C19B3" w14:textId="5463BDAE" w:rsidR="003D6740" w:rsidRPr="009A2ED6" w:rsidRDefault="003D6740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bookmarkStart w:id="42" w:name="_ENREF_42"/>
      <w:r w:rsidRPr="009A2ED6">
        <w:rPr>
          <w:rFonts w:ascii="Arial" w:hAnsi="Arial" w:cs="Arial"/>
          <w:sz w:val="24"/>
          <w:szCs w:val="24"/>
        </w:rPr>
        <w:t>López-Rojas, M.</w:t>
      </w:r>
      <w:r w:rsidR="00796F87">
        <w:rPr>
          <w:rFonts w:ascii="Arial" w:hAnsi="Arial" w:cs="Arial"/>
          <w:sz w:val="24"/>
          <w:szCs w:val="24"/>
        </w:rPr>
        <w:t>,</w:t>
      </w:r>
      <w:r w:rsidRPr="009A2ED6">
        <w:rPr>
          <w:rFonts w:ascii="Arial" w:hAnsi="Arial" w:cs="Arial"/>
          <w:sz w:val="24"/>
          <w:szCs w:val="24"/>
        </w:rPr>
        <w:t xml:space="preserve"> and Carrasco-Núñez, G., 2015. Depositional facies and migration of the eruptive loci for Atexcac axalapazco (central Mexico): implications for the morphology of the crater. Revista Mexicana de Ciencias Geologicas.</w:t>
      </w:r>
      <w:bookmarkEnd w:id="42"/>
    </w:p>
    <w:p w14:paraId="63E2B0DB" w14:textId="136F3F3D" w:rsidR="003D6740" w:rsidRPr="009A2ED6" w:rsidRDefault="003D6740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bookmarkStart w:id="43" w:name="_ENREF_43"/>
      <w:r w:rsidRPr="009A2ED6">
        <w:rPr>
          <w:rFonts w:ascii="Arial" w:hAnsi="Arial" w:cs="Arial"/>
          <w:sz w:val="24"/>
          <w:szCs w:val="24"/>
        </w:rPr>
        <w:t>Lorenz, V., 1970. Some aspects of the eruption mechani</w:t>
      </w:r>
      <w:r w:rsidR="00796F87">
        <w:rPr>
          <w:rFonts w:ascii="Arial" w:hAnsi="Arial" w:cs="Arial"/>
          <w:sz w:val="24"/>
          <w:szCs w:val="24"/>
        </w:rPr>
        <w:t>s</w:t>
      </w:r>
      <w:r w:rsidRPr="009A2ED6">
        <w:rPr>
          <w:rFonts w:ascii="Arial" w:hAnsi="Arial" w:cs="Arial"/>
          <w:sz w:val="24"/>
          <w:szCs w:val="24"/>
        </w:rPr>
        <w:t>m of the Big Hole Maar, Central Oregon. GSA Bulletin, 81: 1823-1830.</w:t>
      </w:r>
      <w:bookmarkEnd w:id="43"/>
    </w:p>
    <w:p w14:paraId="2F2ADD9A" w14:textId="3E0E68AE" w:rsidR="00051D5D" w:rsidRPr="009A2ED6" w:rsidRDefault="00051D5D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lastRenderedPageBreak/>
        <w:t xml:space="preserve">Lorenz, V., 1986. On the growth of maars and diatremes and its relevance to the formation of tuff rings. Bulletin of Volcanology, 48: 264-274. </w:t>
      </w:r>
    </w:p>
    <w:p w14:paraId="0AA7B0AE" w14:textId="11A3E722" w:rsidR="003D6740" w:rsidRPr="009A2ED6" w:rsidRDefault="003D6740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bookmarkStart w:id="44" w:name="_ENREF_44"/>
      <w:r w:rsidRPr="009A2ED6">
        <w:rPr>
          <w:rFonts w:ascii="Arial" w:hAnsi="Arial" w:cs="Arial"/>
          <w:sz w:val="24"/>
          <w:szCs w:val="24"/>
        </w:rPr>
        <w:t>Lorenz, V., 1973. On the formation of maars. Bulletin of Volcanology, 37(2): 183-204.</w:t>
      </w:r>
      <w:bookmarkEnd w:id="44"/>
    </w:p>
    <w:p w14:paraId="57E6C477" w14:textId="4A63701F" w:rsidR="00DC09BF" w:rsidRPr="009A2ED6" w:rsidRDefault="00DC09BF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>Lucassen, F., Pudlo, D., Franz, G., Romer, R.L., Dulski, P., 2013. Cenozoic intra-plate magmatism in the Darfur volcanic province: mantle source, phonolite-trachyte genesis and relation to other volcanic provinces in NE Africa. International Journal of Earth Sciences, 102: 183-205.</w:t>
      </w:r>
    </w:p>
    <w:p w14:paraId="3D0632DF" w14:textId="24B8C8E9" w:rsidR="003A446E" w:rsidRPr="009A2ED6" w:rsidRDefault="003A446E" w:rsidP="003A446E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bookmarkStart w:id="45" w:name="_ENREF_45"/>
      <w:r w:rsidRPr="009A2ED6">
        <w:rPr>
          <w:rFonts w:ascii="Arial" w:hAnsi="Arial" w:cs="Arial"/>
          <w:sz w:val="24"/>
          <w:szCs w:val="24"/>
        </w:rPr>
        <w:t xml:space="preserve">Macdonald, R., McGarvie, D.W., Pinkerton, H., Smith, R.L., Palacz, Z.A., 1990. Petrogenic Evolution of the Torfajökull Volcanic Complex, Iceland I. Relationship between the Magma Types. Journal of Petrology, 31(2): 429-459. </w:t>
      </w:r>
    </w:p>
    <w:p w14:paraId="5E31C4FF" w14:textId="1EAAAC9F" w:rsidR="003D6740" w:rsidRPr="009A2ED6" w:rsidRDefault="003D6740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>Macorps, E., 2015. Experimental and field study of the host-substrate influence on phreatomagmatic eruptions and the formation of maar-diatremes</w:t>
      </w:r>
      <w:r w:rsidR="00796F87">
        <w:rPr>
          <w:rFonts w:ascii="Arial" w:hAnsi="Arial" w:cs="Arial"/>
          <w:sz w:val="24"/>
          <w:szCs w:val="24"/>
        </w:rPr>
        <w:t>.</w:t>
      </w:r>
      <w:r w:rsidRPr="009A2ED6">
        <w:rPr>
          <w:rFonts w:ascii="Arial" w:hAnsi="Arial" w:cs="Arial"/>
          <w:sz w:val="24"/>
          <w:szCs w:val="24"/>
        </w:rPr>
        <w:t xml:space="preserve"> Universite Blaise Pascal, Clermont-Ferrand, Clermont-Ferrand, 50 pp.</w:t>
      </w:r>
      <w:bookmarkEnd w:id="45"/>
    </w:p>
    <w:p w14:paraId="60FC3338" w14:textId="7DD86BAC" w:rsidR="00886579" w:rsidRPr="009A2ED6" w:rsidRDefault="00886579" w:rsidP="00886579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Mao, X., Cheng, S., Hong, Y., Yongxuan, Z., Fenglin, W., 2009. The influence of volcanism on paleoclimate in the northeast of China: Insight from Jinchuan peat, Jilin Province, China. Chinese Journal of Geochemistry, 28: 212-219. </w:t>
      </w:r>
    </w:p>
    <w:p w14:paraId="3C97926C" w14:textId="7256BF4A" w:rsidR="00504900" w:rsidRPr="009A2ED6" w:rsidRDefault="00504900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Martín-Serrano, A., Vegas, J., García-Cortés, Galán, L., Gallardo-Millán, J.L., Martín-Alfageme, S., Rubio, F.N, Ibarra, P.I., Granda, A., Pérez-González, García-Lobón, J.L., 2009. Morphotectonic setting of maar lakes in the Campo de Calatrava Volcanic Field (Central Spain, SW Europe). Sedimentary Geology, 222: 52-63. </w:t>
      </w:r>
    </w:p>
    <w:p w14:paraId="04F5772B" w14:textId="10258443" w:rsidR="00886579" w:rsidRPr="009A2ED6" w:rsidRDefault="00886579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Matchan, E.L., Phillips, D., Traine, E., Zhu, D., 2018. Major element data, </w:t>
      </w:r>
      <w:r w:rsidRPr="009A2ED6">
        <w:rPr>
          <w:rFonts w:ascii="Arial" w:hAnsi="Arial" w:cs="Arial"/>
          <w:sz w:val="24"/>
          <w:szCs w:val="24"/>
          <w:vertAlign w:val="superscript"/>
        </w:rPr>
        <w:t>40</w:t>
      </w:r>
      <w:r w:rsidRPr="009A2ED6">
        <w:rPr>
          <w:rFonts w:ascii="Arial" w:hAnsi="Arial" w:cs="Arial"/>
          <w:sz w:val="24"/>
          <w:szCs w:val="24"/>
        </w:rPr>
        <w:t>Ar/</w:t>
      </w:r>
      <w:r w:rsidRPr="009A2ED6">
        <w:rPr>
          <w:rFonts w:ascii="Arial" w:hAnsi="Arial" w:cs="Arial"/>
          <w:sz w:val="24"/>
          <w:szCs w:val="24"/>
          <w:vertAlign w:val="superscript"/>
        </w:rPr>
        <w:t>39</w:t>
      </w:r>
      <w:r w:rsidRPr="009A2ED6">
        <w:rPr>
          <w:rFonts w:ascii="Arial" w:hAnsi="Arial" w:cs="Arial"/>
          <w:sz w:val="24"/>
          <w:szCs w:val="24"/>
        </w:rPr>
        <w:t xml:space="preserve">Ar step-heating and step-crushing data for anorthoclase megacrysts from the Newer Volcanic Province, south-eastern Australia. Data in Brief, 19: 1847:1851. </w:t>
      </w:r>
    </w:p>
    <w:p w14:paraId="365F56E9" w14:textId="14AD1706" w:rsidR="003D6740" w:rsidRPr="009A2ED6" w:rsidRDefault="003D6740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bookmarkStart w:id="46" w:name="_ENREF_46"/>
      <w:r w:rsidRPr="009A2ED6">
        <w:rPr>
          <w:rFonts w:ascii="Arial" w:hAnsi="Arial" w:cs="Arial"/>
          <w:sz w:val="24"/>
          <w:szCs w:val="24"/>
        </w:rPr>
        <w:t>Mattsson, H.B.</w:t>
      </w:r>
      <w:r w:rsidR="00796F87">
        <w:rPr>
          <w:rFonts w:ascii="Arial" w:hAnsi="Arial" w:cs="Arial"/>
          <w:sz w:val="24"/>
          <w:szCs w:val="24"/>
        </w:rPr>
        <w:t>,</w:t>
      </w:r>
      <w:r w:rsidRPr="009A2ED6">
        <w:rPr>
          <w:rFonts w:ascii="Arial" w:hAnsi="Arial" w:cs="Arial"/>
          <w:sz w:val="24"/>
          <w:szCs w:val="24"/>
        </w:rPr>
        <w:t xml:space="preserve"> and Tripoli, B.A., 2011a. Depositional characteristics and volcanic landforms in the Lake Natron-Engaruka monogenetic field, northern Tanzania. Journal of Volcanology and Geothermal Research, 203(23-34).</w:t>
      </w:r>
      <w:bookmarkEnd w:id="46"/>
    </w:p>
    <w:p w14:paraId="0295EE2F" w14:textId="4F58EAB0" w:rsidR="003D6740" w:rsidRPr="009A2ED6" w:rsidRDefault="003D6740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bookmarkStart w:id="47" w:name="_ENREF_47"/>
      <w:r w:rsidRPr="009A2ED6">
        <w:rPr>
          <w:rFonts w:ascii="Arial" w:hAnsi="Arial" w:cs="Arial"/>
          <w:sz w:val="24"/>
          <w:szCs w:val="24"/>
        </w:rPr>
        <w:t>Mattsson, H.B.</w:t>
      </w:r>
      <w:r w:rsidR="00796F87">
        <w:rPr>
          <w:rFonts w:ascii="Arial" w:hAnsi="Arial" w:cs="Arial"/>
          <w:sz w:val="24"/>
          <w:szCs w:val="24"/>
        </w:rPr>
        <w:t>,</w:t>
      </w:r>
      <w:r w:rsidRPr="009A2ED6">
        <w:rPr>
          <w:rFonts w:ascii="Arial" w:hAnsi="Arial" w:cs="Arial"/>
          <w:sz w:val="24"/>
          <w:szCs w:val="24"/>
        </w:rPr>
        <w:t xml:space="preserve"> and Tripoli, B.A., 2011b. Depositional characteristics and volcanic landforms in the Lake Natron-Engaruka monogenetic field, northern Tanzania. Journal of Volcanology and Geothermal Research, 203: 23-34.</w:t>
      </w:r>
      <w:bookmarkEnd w:id="47"/>
    </w:p>
    <w:p w14:paraId="4CDF23C4" w14:textId="213053E8" w:rsidR="003D6740" w:rsidRPr="009A2ED6" w:rsidRDefault="003D6740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bookmarkStart w:id="48" w:name="_ENREF_48"/>
      <w:r w:rsidRPr="009A2ED6">
        <w:rPr>
          <w:rFonts w:ascii="Arial" w:hAnsi="Arial" w:cs="Arial"/>
          <w:sz w:val="24"/>
          <w:szCs w:val="24"/>
        </w:rPr>
        <w:t>Mazzarini, F.</w:t>
      </w:r>
      <w:r w:rsidR="00796F87">
        <w:rPr>
          <w:rFonts w:ascii="Arial" w:hAnsi="Arial" w:cs="Arial"/>
          <w:sz w:val="24"/>
          <w:szCs w:val="24"/>
        </w:rPr>
        <w:t>,</w:t>
      </w:r>
      <w:r w:rsidRPr="009A2ED6">
        <w:rPr>
          <w:rFonts w:ascii="Arial" w:hAnsi="Arial" w:cs="Arial"/>
          <w:sz w:val="24"/>
          <w:szCs w:val="24"/>
        </w:rPr>
        <w:t xml:space="preserve"> and D'Orazio, M., 2003. Spatial distribution of cones and satellite-detected lineaments in the Pali Aike Volcanic Field (southernmost Patagonia): insights into the tectonic setting of a Neogene rift system. Journal of Volcanology and Geothermal Research, 125: 291-305.</w:t>
      </w:r>
      <w:bookmarkEnd w:id="48"/>
    </w:p>
    <w:p w14:paraId="33C83B77" w14:textId="69D3BFC7" w:rsidR="008372DF" w:rsidRPr="009A2ED6" w:rsidRDefault="008372DF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Messbahi, H.E., </w:t>
      </w:r>
      <w:r w:rsidR="00796F87">
        <w:rPr>
          <w:rFonts w:ascii="Arial" w:hAnsi="Arial" w:cs="Arial"/>
          <w:sz w:val="24"/>
          <w:szCs w:val="24"/>
        </w:rPr>
        <w:t>D</w:t>
      </w:r>
      <w:r w:rsidRPr="009A2ED6">
        <w:rPr>
          <w:rFonts w:ascii="Arial" w:hAnsi="Arial" w:cs="Arial"/>
          <w:sz w:val="24"/>
          <w:szCs w:val="24"/>
        </w:rPr>
        <w:t xml:space="preserve">autria, J.-M., Jourde, H., Munch, P., Alard, O., Bodinier, J.-L., Ouali, H., 2020. Eruption dynamics of pleistocene maars and tuff rings from the Azrou-Timahdite district (Middle Atlas, northern Morocco) and its relevance to environmental changes and ground water table characteristics. Journal of African Earth Sciences, 167, 103845. </w:t>
      </w:r>
    </w:p>
    <w:p w14:paraId="276BF3DE" w14:textId="6C5667B0" w:rsidR="003D6740" w:rsidRPr="009A2ED6" w:rsidRDefault="003D6740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bookmarkStart w:id="49" w:name="_ENREF_49"/>
      <w:r w:rsidRPr="009A2ED6">
        <w:rPr>
          <w:rFonts w:ascii="Arial" w:hAnsi="Arial" w:cs="Arial"/>
          <w:sz w:val="24"/>
          <w:szCs w:val="24"/>
        </w:rPr>
        <w:t>Milton, D.J., 1977. Qal'eh Hasan Ali Maars, Central Iran. Bulletin of Volcanology, 40(3): 201-208.</w:t>
      </w:r>
      <w:bookmarkEnd w:id="49"/>
    </w:p>
    <w:p w14:paraId="64555131" w14:textId="560FA952" w:rsidR="007C7EBC" w:rsidRDefault="00F43DD1" w:rsidP="00796F87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  <w:highlight w:val="yellow"/>
        </w:rPr>
        <w:t>Mills, K., 2009. Ugandan Crater Lakes: Limnology, Palaeolimnology and Palaeoenvironmental history. Unpublished Ph.D. thesis, Loughborough University.</w:t>
      </w:r>
      <w:bookmarkStart w:id="50" w:name="_ENREF_50"/>
    </w:p>
    <w:p w14:paraId="3E3EFD1F" w14:textId="77777777" w:rsidR="009E03DB" w:rsidRDefault="009E03DB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</w:p>
    <w:p w14:paraId="73775813" w14:textId="47F5DD7E" w:rsidR="003D6740" w:rsidRPr="009A2ED6" w:rsidRDefault="003D6740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lastRenderedPageBreak/>
        <w:t>Mingram, J., Allen, J.R.M., Bruchmann, C., Liu, J., Luo, X., Negendank, J.F.W., Nowaczyk, N.</w:t>
      </w:r>
      <w:r w:rsidR="00796F87">
        <w:rPr>
          <w:rFonts w:ascii="Arial" w:hAnsi="Arial" w:cs="Arial"/>
          <w:sz w:val="24"/>
          <w:szCs w:val="24"/>
        </w:rPr>
        <w:t>,</w:t>
      </w:r>
      <w:r w:rsidRPr="009A2ED6">
        <w:rPr>
          <w:rFonts w:ascii="Arial" w:hAnsi="Arial" w:cs="Arial"/>
          <w:sz w:val="24"/>
          <w:szCs w:val="24"/>
        </w:rPr>
        <w:t xml:space="preserve"> Schettler, G., 2004. Maar- and crater lakes of the LongGangVolcanic Field (N.E. China)—overview, laminated sediments, and vegetation history of the last 900 years. Quaternary International, 123-125: 135-147.</w:t>
      </w:r>
      <w:bookmarkEnd w:id="50"/>
    </w:p>
    <w:p w14:paraId="0F027A2F" w14:textId="3216754A" w:rsidR="00E51FF2" w:rsidRPr="009A2ED6" w:rsidRDefault="00E51FF2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Mohr, P., Mitchell, J.G., Raynolds, R.G.H., 1980. Quaternary Volcanism and Faulting at O'A Caldera, Central Ethiopian Rift. Bulletin of Volcanology, 43(1). </w:t>
      </w:r>
    </w:p>
    <w:p w14:paraId="229E59E6" w14:textId="7C048295" w:rsidR="009E4870" w:rsidRPr="009A2ED6" w:rsidRDefault="009E4870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>Molloy, C., Shane, P., Augustinus, P., 20</w:t>
      </w:r>
      <w:r w:rsidR="008A6527" w:rsidRPr="009A2ED6">
        <w:rPr>
          <w:rFonts w:ascii="Arial" w:hAnsi="Arial" w:cs="Arial"/>
          <w:sz w:val="24"/>
          <w:szCs w:val="24"/>
        </w:rPr>
        <w:t>09</w:t>
      </w:r>
      <w:r w:rsidRPr="009A2ED6">
        <w:rPr>
          <w:rFonts w:ascii="Arial" w:hAnsi="Arial" w:cs="Arial"/>
          <w:sz w:val="24"/>
          <w:szCs w:val="24"/>
        </w:rPr>
        <w:t xml:space="preserve">. Eruption recurrence rates in a basaltic volcanic field based on tephra layers in maar sediments: Implications for hazards in the Auckland volcanic field. GSA Bulletin, 121(11/12): 1666-1677. </w:t>
      </w:r>
    </w:p>
    <w:p w14:paraId="447AB53B" w14:textId="77777777" w:rsidR="003D6740" w:rsidRPr="009A2ED6" w:rsidRDefault="003D6740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bookmarkStart w:id="51" w:name="_ENREF_51"/>
      <w:r w:rsidRPr="009A2ED6">
        <w:rPr>
          <w:rFonts w:ascii="Arial" w:hAnsi="Arial" w:cs="Arial"/>
          <w:sz w:val="24"/>
          <w:szCs w:val="24"/>
        </w:rPr>
        <w:t>Moriwaki, H., 1992. Late Quaternary phreatomagmatic tephra layers and their relation to paleo-sea levels in the area of Aira Caldera, southern Kyushu, Japan. Quaternary International, 13/14: 195-200.</w:t>
      </w:r>
      <w:bookmarkEnd w:id="51"/>
    </w:p>
    <w:p w14:paraId="32877AAA" w14:textId="0486FB66" w:rsidR="003D6740" w:rsidRPr="009A2ED6" w:rsidRDefault="003D6740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bookmarkStart w:id="52" w:name="_ENREF_52"/>
      <w:r w:rsidRPr="009A2ED6">
        <w:rPr>
          <w:rFonts w:ascii="Arial" w:hAnsi="Arial" w:cs="Arial"/>
          <w:sz w:val="24"/>
          <w:szCs w:val="24"/>
        </w:rPr>
        <w:t>Moufti, M.R., N</w:t>
      </w:r>
      <w:r w:rsidR="00216645" w:rsidRPr="009A2ED6">
        <w:rPr>
          <w:rFonts w:ascii="Arial" w:hAnsi="Arial" w:cs="Arial"/>
          <w:sz w:val="24"/>
          <w:szCs w:val="24"/>
        </w:rPr>
        <w:t>é</w:t>
      </w:r>
      <w:r w:rsidRPr="009A2ED6">
        <w:rPr>
          <w:rFonts w:ascii="Arial" w:hAnsi="Arial" w:cs="Arial"/>
          <w:sz w:val="24"/>
          <w:szCs w:val="24"/>
        </w:rPr>
        <w:t>meth, K., El-Masry, N.</w:t>
      </w:r>
      <w:r w:rsidR="00796F87">
        <w:rPr>
          <w:rFonts w:ascii="Arial" w:hAnsi="Arial" w:cs="Arial"/>
          <w:sz w:val="24"/>
          <w:szCs w:val="24"/>
        </w:rPr>
        <w:t xml:space="preserve">, </w:t>
      </w:r>
      <w:r w:rsidRPr="009A2ED6">
        <w:rPr>
          <w:rFonts w:ascii="Arial" w:hAnsi="Arial" w:cs="Arial"/>
          <w:sz w:val="24"/>
          <w:szCs w:val="24"/>
        </w:rPr>
        <w:t>Qaddah, A., 2013. Geoheritage values of one of the largest maar craters in the Arabian Peninsula: the Al Wahbah Crater and other volcanoes (Harrat Kishb, Saudi Arabia). Central European Journal of Geoscience, 5(2): 264-271.</w:t>
      </w:r>
      <w:bookmarkEnd w:id="52"/>
    </w:p>
    <w:p w14:paraId="03AE5A9A" w14:textId="379CC1D2" w:rsidR="00216645" w:rsidRPr="009A2ED6" w:rsidRDefault="00216645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Moufti, M.R., </w:t>
      </w:r>
      <w:r w:rsidR="00313E22" w:rsidRPr="009A2ED6">
        <w:rPr>
          <w:rFonts w:ascii="Arial" w:hAnsi="Arial" w:cs="Arial"/>
          <w:sz w:val="24"/>
          <w:szCs w:val="24"/>
        </w:rPr>
        <w:t>and</w:t>
      </w:r>
      <w:r w:rsidR="00C83EF1" w:rsidRPr="009A2ED6">
        <w:rPr>
          <w:rFonts w:ascii="Arial" w:hAnsi="Arial" w:cs="Arial"/>
          <w:sz w:val="24"/>
          <w:szCs w:val="24"/>
        </w:rPr>
        <w:t xml:space="preserve"> </w:t>
      </w:r>
      <w:r w:rsidRPr="009A2ED6">
        <w:rPr>
          <w:rFonts w:ascii="Arial" w:hAnsi="Arial" w:cs="Arial"/>
          <w:sz w:val="24"/>
          <w:szCs w:val="24"/>
        </w:rPr>
        <w:t xml:space="preserve">Németh, K., 2013. The Intra-Continental Harrat Al Madinah Volcanic Field, Western Saudi Arabia: A Proposal to Establish Harrat Al Madinah as the First Volcanic Geopark in the Kingdom of Saudi Arabia. Geoheritage, 5: 185-206. </w:t>
      </w:r>
    </w:p>
    <w:p w14:paraId="4965DE9D" w14:textId="3FFC43D3" w:rsidR="00894A81" w:rsidRPr="009A2ED6" w:rsidRDefault="00C83EF1" w:rsidP="0065142F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Moufti, M.R., </w:t>
      </w:r>
      <w:r w:rsidR="00313E22" w:rsidRPr="009A2ED6">
        <w:rPr>
          <w:rFonts w:ascii="Arial" w:hAnsi="Arial" w:cs="Arial"/>
          <w:sz w:val="24"/>
          <w:szCs w:val="24"/>
        </w:rPr>
        <w:t xml:space="preserve">and </w:t>
      </w:r>
      <w:r w:rsidRPr="009A2ED6">
        <w:rPr>
          <w:rFonts w:ascii="Arial" w:hAnsi="Arial" w:cs="Arial"/>
          <w:sz w:val="24"/>
          <w:szCs w:val="24"/>
        </w:rPr>
        <w:t xml:space="preserve">Németh, K., 2014. The White Mountains of Harrat Khaybar, Kingdom of Saudi Arabia. International Journal of Earth Sciences, 103: 164 - 643. </w:t>
      </w:r>
    </w:p>
    <w:p w14:paraId="3FEC3B96" w14:textId="5BB2DEB6" w:rsidR="005745A9" w:rsidRPr="009A2ED6" w:rsidRDefault="005745A9" w:rsidP="0065142F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>Muhs, D.R., Ager, T.A., Been, J., Bradbury, J.P., Dean, W.E., 2003. A lake Quaternary record of eolian silt deposition in a maar lake, St. Michael Island, western Alaska. Quaternary Research, 60: 110-122.</w:t>
      </w:r>
    </w:p>
    <w:p w14:paraId="5A9F7A56" w14:textId="2897703A" w:rsidR="00C30B56" w:rsidRPr="009A2ED6" w:rsidRDefault="00C30B56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Nankabirwa, A., De Crop, W., Van der Meeren, T., Cocquyt, C., Plisnier, P.-D., Balirwa, J., Verschuren, D., 2019. Phytoplankton communities in the crater lakes of western Uganda, and their indicator species in relation to lake trophic status. Ecological Indicators, 107. </w:t>
      </w:r>
    </w:p>
    <w:p w14:paraId="7F9CBCC1" w14:textId="299253A6" w:rsidR="00C30B56" w:rsidRPr="009A2ED6" w:rsidRDefault="00C30B56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Natukunda, J.F., 2012. Geology of Kibiro, Katwe, and Burange Geothermal Prospects of Uganda. </w:t>
      </w:r>
      <w:r w:rsidR="00796F87">
        <w:rPr>
          <w:rFonts w:ascii="Arial" w:hAnsi="Arial" w:cs="Arial"/>
          <w:sz w:val="24"/>
          <w:szCs w:val="24"/>
        </w:rPr>
        <w:t>P</w:t>
      </w:r>
      <w:r w:rsidRPr="009A2ED6">
        <w:rPr>
          <w:rFonts w:ascii="Arial" w:hAnsi="Arial" w:cs="Arial"/>
          <w:sz w:val="24"/>
          <w:szCs w:val="24"/>
        </w:rPr>
        <w:t>roceedings of the 4</w:t>
      </w:r>
      <w:r w:rsidRPr="009A2ED6">
        <w:rPr>
          <w:rFonts w:ascii="Arial" w:hAnsi="Arial" w:cs="Arial"/>
          <w:sz w:val="24"/>
          <w:szCs w:val="24"/>
          <w:vertAlign w:val="superscript"/>
        </w:rPr>
        <w:t>th</w:t>
      </w:r>
      <w:r w:rsidRPr="009A2ED6">
        <w:rPr>
          <w:rFonts w:ascii="Arial" w:hAnsi="Arial" w:cs="Arial"/>
          <w:sz w:val="24"/>
          <w:szCs w:val="24"/>
        </w:rPr>
        <w:t xml:space="preserve"> African Rift Geothermal Conference 2012, Nairobi, Kenya, 21-23 November 2012.</w:t>
      </w:r>
    </w:p>
    <w:p w14:paraId="45E864FD" w14:textId="155D23B5" w:rsidR="00654A0F" w:rsidRPr="009A2ED6" w:rsidRDefault="00654A0F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Nelson, S.A., and Gonzalez-Caver, E., 1992. Geology and K-AR dating of the Tuxla Volcanic Field, Veracruz, Mexico. Bulletin of Volcanology, 55: 85-96. </w:t>
      </w:r>
    </w:p>
    <w:p w14:paraId="1279AA9F" w14:textId="5C9C9A1A" w:rsidR="003D6740" w:rsidRPr="009A2ED6" w:rsidRDefault="003D6740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bookmarkStart w:id="53" w:name="_ENREF_53"/>
      <w:r w:rsidRPr="009A2ED6">
        <w:rPr>
          <w:rFonts w:ascii="Arial" w:hAnsi="Arial" w:cs="Arial"/>
          <w:sz w:val="24"/>
          <w:szCs w:val="24"/>
        </w:rPr>
        <w:t>Németh, K., Risso, C., Nullo, F., Smith, I.E.M.</w:t>
      </w:r>
      <w:r w:rsidR="00796F87">
        <w:rPr>
          <w:rFonts w:ascii="Arial" w:hAnsi="Arial" w:cs="Arial"/>
          <w:sz w:val="24"/>
          <w:szCs w:val="24"/>
        </w:rPr>
        <w:t xml:space="preserve">, </w:t>
      </w:r>
      <w:r w:rsidRPr="009A2ED6">
        <w:rPr>
          <w:rFonts w:ascii="Arial" w:hAnsi="Arial" w:cs="Arial"/>
          <w:sz w:val="24"/>
          <w:szCs w:val="24"/>
        </w:rPr>
        <w:t>Pécskay, Z., 2012. Facies architecture of an isolated long-lived, nested polygenetic silicic tuff ring erupted in a braided river system: The Los Loros volcano, Mendoza, Argentina Journal of Volcanology and Geothermal Research, 239-240: 33-48.</w:t>
      </w:r>
      <w:bookmarkEnd w:id="53"/>
    </w:p>
    <w:p w14:paraId="0F77FFCF" w14:textId="29452BCD" w:rsidR="005F2E35" w:rsidRPr="009A2ED6" w:rsidRDefault="005F2E35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Nicholson, R.S., Gardner, J.E., Neal, C.A., 2011. Variations in eruption style during the 1931 A.D. eruption of Aniakchak volcano, Alaska. Journal of Volcanology and Geothermal Research, 207: 69-82. </w:t>
      </w:r>
    </w:p>
    <w:p w14:paraId="526DA0C8" w14:textId="496738B8" w:rsidR="00CB42A6" w:rsidRPr="009A2ED6" w:rsidRDefault="00CB42A6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Nguetsop, V.F., Bentaleb, I., Favier, C., Martin, C., Bietrix, S., Giressee, P., Servant-Vildary, S., Servant, M., 2011. Past environmental and climatic changes during the last 7200 cal yr BP in Adamawa plateau (Northern-Cameroun) based on fossil diatoms and sedimentary carbon isotopic records from Lake Mbalang. Climate of the Past, 7:  1371-1393. </w:t>
      </w:r>
    </w:p>
    <w:p w14:paraId="59345C8D" w14:textId="118159A5" w:rsidR="00C6309D" w:rsidRDefault="003D6740" w:rsidP="009E03DB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bookmarkStart w:id="54" w:name="_ENREF_54"/>
      <w:r w:rsidRPr="009A2ED6">
        <w:rPr>
          <w:rFonts w:ascii="Arial" w:hAnsi="Arial" w:cs="Arial"/>
          <w:sz w:val="24"/>
          <w:szCs w:val="24"/>
        </w:rPr>
        <w:lastRenderedPageBreak/>
        <w:t>Ngwa, C.N., Suh, C.E. and Devey, C.W., 2010. Phreatomagmatic deposits and stratigraphic reconstruction at Debunscha Maar (Mt Cameroon volcano). Journal of Volcanology and Geothermal Research, 192: 201-211.</w:t>
      </w:r>
      <w:bookmarkEnd w:id="54"/>
    </w:p>
    <w:p w14:paraId="3A4E5045" w14:textId="7C836E88" w:rsidR="00B46B3B" w:rsidRPr="009A2ED6" w:rsidRDefault="00B46B3B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Njomblie, M.P.W., Temdjim, R., Foley, S.F., 2018. Petrology of spinel lherzolite xenoliths from Youkou volcano, Adamawa Massif, Cameroon Volcanic Line: mineralogical and geochemical fingerprints of sub-rift mantle processes. Contributions to Mineralogy and Petrology, 173: 13. </w:t>
      </w:r>
    </w:p>
    <w:p w14:paraId="3418F951" w14:textId="5B0028A0" w:rsidR="00EC7172" w:rsidRPr="009A2ED6" w:rsidRDefault="00EC7172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Nougier, J., Cantagrel, J.M., Karchie, J.P., 1986. The Comores archipelago in the western Indian Ocean: Volcanology, geochronology, and geodynamic setting. Journal of African Earth Sciences, 5(2): 135-145. </w:t>
      </w:r>
    </w:p>
    <w:p w14:paraId="235239BA" w14:textId="3C2DB79F" w:rsidR="00F35280" w:rsidRPr="009A2ED6" w:rsidRDefault="003D6740" w:rsidP="00F3528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bookmarkStart w:id="55" w:name="_ENREF_55"/>
      <w:r w:rsidRPr="009A2ED6">
        <w:rPr>
          <w:rFonts w:ascii="Arial" w:hAnsi="Arial" w:cs="Arial"/>
          <w:sz w:val="24"/>
          <w:szCs w:val="24"/>
        </w:rPr>
        <w:t>Okuno, M., Torii, M., Yamada, K., Shinozuka, Y., Danhara, T., Gotanda, K., Yonenobu, H.</w:t>
      </w:r>
      <w:r w:rsidR="00C6309D">
        <w:rPr>
          <w:rFonts w:ascii="Arial" w:hAnsi="Arial" w:cs="Arial"/>
          <w:sz w:val="24"/>
          <w:szCs w:val="24"/>
        </w:rPr>
        <w:t>,</w:t>
      </w:r>
      <w:r w:rsidRPr="009A2ED6">
        <w:rPr>
          <w:rFonts w:ascii="Arial" w:hAnsi="Arial" w:cs="Arial"/>
          <w:sz w:val="24"/>
          <w:szCs w:val="24"/>
        </w:rPr>
        <w:t xml:space="preserve"> Yasuda, Y., 246. Widespread tephras in sediments from lake Ichi-no-Megata in northern Japan: Their description, correlation and significance. Quaternary International, 246: 270-277.</w:t>
      </w:r>
      <w:bookmarkEnd w:id="55"/>
    </w:p>
    <w:p w14:paraId="58F7A1E4" w14:textId="5A66627C" w:rsidR="00F35280" w:rsidRPr="009A2ED6" w:rsidRDefault="00F35280" w:rsidP="00F35280">
      <w:pPr>
        <w:autoSpaceDE w:val="0"/>
        <w:autoSpaceDN w:val="0"/>
        <w:adjustRightInd w:val="0"/>
        <w:spacing w:after="0" w:line="240" w:lineRule="auto"/>
        <w:ind w:left="720" w:hanging="720"/>
        <w:rPr>
          <w:rFonts w:ascii="Arial" w:eastAsia="TimesNewRomanPSMT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  <w:highlight w:val="yellow"/>
        </w:rPr>
        <w:t xml:space="preserve">Oostingh, K.F., 2017. Ultra-Precise </w:t>
      </w:r>
      <w:r w:rsidRPr="009A2ED6">
        <w:rPr>
          <w:rFonts w:ascii="Arial" w:hAnsi="Arial" w:cs="Arial"/>
          <w:sz w:val="24"/>
          <w:szCs w:val="24"/>
          <w:highlight w:val="yellow"/>
          <w:vertAlign w:val="superscript"/>
        </w:rPr>
        <w:t>40</w:t>
      </w:r>
      <w:r w:rsidRPr="009A2ED6">
        <w:rPr>
          <w:rFonts w:ascii="Arial" w:hAnsi="Arial" w:cs="Arial"/>
          <w:sz w:val="24"/>
          <w:szCs w:val="24"/>
          <w:highlight w:val="yellow"/>
        </w:rPr>
        <w:t>Ar/</w:t>
      </w:r>
      <w:r w:rsidRPr="009A2ED6">
        <w:rPr>
          <w:rFonts w:ascii="Arial" w:hAnsi="Arial" w:cs="Arial"/>
          <w:sz w:val="24"/>
          <w:szCs w:val="24"/>
          <w:highlight w:val="yellow"/>
          <w:vertAlign w:val="superscript"/>
        </w:rPr>
        <w:t>39</w:t>
      </w:r>
      <w:r w:rsidRPr="009A2ED6">
        <w:rPr>
          <w:rFonts w:ascii="Arial" w:hAnsi="Arial" w:cs="Arial"/>
          <w:sz w:val="24"/>
          <w:szCs w:val="24"/>
          <w:highlight w:val="yellow"/>
        </w:rPr>
        <w:t xml:space="preserve">Ar Geochronology: Development of </w:t>
      </w:r>
      <w:r w:rsidRPr="009A2ED6">
        <w:rPr>
          <w:rFonts w:ascii="Arial" w:eastAsia="TimesNewRomanPSMT" w:hAnsi="Arial" w:cs="Arial"/>
          <w:sz w:val="24"/>
          <w:szCs w:val="24"/>
          <w:highlight w:val="yellow"/>
        </w:rPr>
        <w:t>38Ar cosmogenic exposure and olivine (U-Th)/He dating techniques; and deciphering the geochemical evolution of the Newer Volcanic Province, SE Australia.</w:t>
      </w:r>
      <w:r w:rsidRPr="009A2ED6">
        <w:rPr>
          <w:rFonts w:ascii="Arial" w:hAnsi="Arial" w:cs="Arial"/>
          <w:sz w:val="24"/>
          <w:szCs w:val="24"/>
          <w:highlight w:val="yellow"/>
        </w:rPr>
        <w:t xml:space="preserve"> Curtin University, PhD Thesis.</w:t>
      </w:r>
    </w:p>
    <w:p w14:paraId="476BEDB0" w14:textId="756A0438" w:rsidR="0012666E" w:rsidRPr="009A2ED6" w:rsidRDefault="0012666E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Orlando, A., Abebe, T., Manetti, P., Santo, A.P., Corti, G., 2006. </w:t>
      </w:r>
      <w:r w:rsidR="00D7667B" w:rsidRPr="009A2ED6">
        <w:rPr>
          <w:rFonts w:ascii="Arial" w:hAnsi="Arial" w:cs="Arial"/>
          <w:sz w:val="24"/>
          <w:szCs w:val="24"/>
        </w:rPr>
        <w:t>Petrology of Mantle Xenoliths from Megado and Dilo, Kenya Rift, Southern Ethiopia.</w:t>
      </w:r>
      <w:r w:rsidRPr="009A2ED6">
        <w:rPr>
          <w:rFonts w:ascii="Arial" w:hAnsi="Arial" w:cs="Arial"/>
          <w:sz w:val="24"/>
          <w:szCs w:val="24"/>
        </w:rPr>
        <w:t xml:space="preserve"> Ofioliti, 31(2): 71-87. </w:t>
      </w:r>
    </w:p>
    <w:p w14:paraId="4200FD2D" w14:textId="0869F4A1" w:rsidR="003D6740" w:rsidRPr="009A2ED6" w:rsidRDefault="003D6740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bookmarkStart w:id="56" w:name="_ENREF_56"/>
      <w:r w:rsidRPr="009A2ED6">
        <w:rPr>
          <w:rFonts w:ascii="Arial" w:hAnsi="Arial" w:cs="Arial"/>
          <w:sz w:val="24"/>
          <w:szCs w:val="24"/>
        </w:rPr>
        <w:t>Ort, M.H.</w:t>
      </w:r>
      <w:r w:rsidR="00C6309D">
        <w:rPr>
          <w:rFonts w:ascii="Arial" w:hAnsi="Arial" w:cs="Arial"/>
          <w:sz w:val="24"/>
          <w:szCs w:val="24"/>
        </w:rPr>
        <w:t>,</w:t>
      </w:r>
      <w:r w:rsidRPr="009A2ED6">
        <w:rPr>
          <w:rFonts w:ascii="Arial" w:hAnsi="Arial" w:cs="Arial"/>
          <w:sz w:val="24"/>
          <w:szCs w:val="24"/>
        </w:rPr>
        <w:t xml:space="preserve"> and Carrasco-Núñez, G., 2009. Lateral vent migration during phreatomagmatic and magmatic eruptions at Tecuitlapa Maar, east-central Mexico. Journal of Volcanology and Geothermal Research, 181: 67-77.</w:t>
      </w:r>
      <w:bookmarkEnd w:id="56"/>
    </w:p>
    <w:p w14:paraId="1481FC68" w14:textId="214861A8" w:rsidR="00341A3A" w:rsidRDefault="00341A3A" w:rsidP="003D6740">
      <w:pPr>
        <w:pStyle w:val="EndNoteBibliography"/>
        <w:spacing w:after="0"/>
        <w:ind w:left="720" w:hanging="720"/>
        <w:rPr>
          <w:rFonts w:ascii="Arial" w:eastAsia="Times New Roman" w:hAnsi="Arial" w:cs="Arial"/>
          <w:color w:val="000000"/>
          <w:sz w:val="24"/>
          <w:szCs w:val="24"/>
        </w:rPr>
      </w:pPr>
      <w:r w:rsidRPr="009A2ED6">
        <w:rPr>
          <w:rFonts w:ascii="Arial" w:eastAsia="Times New Roman" w:hAnsi="Arial" w:cs="Arial"/>
          <w:color w:val="000000"/>
          <w:sz w:val="24"/>
          <w:szCs w:val="24"/>
        </w:rPr>
        <w:t xml:space="preserve">Özemir, Y., </w:t>
      </w:r>
      <w:r w:rsidR="00313E22" w:rsidRPr="009A2ED6">
        <w:rPr>
          <w:rFonts w:ascii="Arial" w:eastAsia="Times New Roman" w:hAnsi="Arial" w:cs="Arial"/>
          <w:color w:val="000000"/>
          <w:sz w:val="24"/>
          <w:szCs w:val="24"/>
        </w:rPr>
        <w:t>and</w:t>
      </w:r>
      <w:r w:rsidRPr="009A2ED6">
        <w:rPr>
          <w:rFonts w:ascii="Arial" w:eastAsia="Times New Roman" w:hAnsi="Arial" w:cs="Arial"/>
          <w:color w:val="000000"/>
          <w:sz w:val="24"/>
          <w:szCs w:val="24"/>
        </w:rPr>
        <w:t xml:space="preserve"> Güleç, N., 2014. Geological Geochemical Evolution of the Quaternary Süphan stratovolcano, Eastern Anatolia, Turkey: Evidence for the Lithosphere - Asthenosphere Interaction in Post-Collisional Volcanism. Journal of Petrology, 55(1): 37-62.</w:t>
      </w:r>
    </w:p>
    <w:p w14:paraId="70D71D81" w14:textId="0CA79400" w:rsidR="00F60A61" w:rsidRPr="009A2ED6" w:rsidRDefault="00F60A61" w:rsidP="003D6740">
      <w:pPr>
        <w:pStyle w:val="EndNoteBibliography"/>
        <w:spacing w:after="0"/>
        <w:ind w:left="720" w:hanging="720"/>
        <w:rPr>
          <w:rFonts w:ascii="Arial" w:eastAsia="Times New Roman" w:hAnsi="Arial" w:cs="Arial"/>
          <w:color w:val="000000"/>
          <w:sz w:val="24"/>
          <w:szCs w:val="24"/>
        </w:rPr>
      </w:pPr>
      <w:r>
        <w:rPr>
          <w:rFonts w:ascii="Arial" w:eastAsia="Times New Roman" w:hAnsi="Arial" w:cs="Arial"/>
          <w:color w:val="000000"/>
          <w:sz w:val="24"/>
          <w:szCs w:val="24"/>
        </w:rPr>
        <w:t>Page, R.O., 1975. Malpais maar Volcano. New Mexico Geological Society Guidebook, 26</w:t>
      </w:r>
      <w:r w:rsidRPr="00F60A61">
        <w:rPr>
          <w:rFonts w:ascii="Arial" w:eastAsia="Times New Roman" w:hAnsi="Arial" w:cs="Arial"/>
          <w:color w:val="000000"/>
          <w:sz w:val="24"/>
          <w:szCs w:val="24"/>
          <w:vertAlign w:val="superscript"/>
        </w:rPr>
        <w:t>th</w:t>
      </w:r>
      <w:r>
        <w:rPr>
          <w:rFonts w:ascii="Arial" w:eastAsia="Times New Roman" w:hAnsi="Arial" w:cs="Arial"/>
          <w:color w:val="000000"/>
          <w:sz w:val="24"/>
          <w:szCs w:val="24"/>
        </w:rPr>
        <w:t xml:space="preserve"> Field Confrience, Las Cruces Country. </w:t>
      </w:r>
    </w:p>
    <w:p w14:paraId="67CF2FE9" w14:textId="4CFEE85C" w:rsidR="00B46B3B" w:rsidRPr="009A2ED6" w:rsidRDefault="00B46B3B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eastAsia="Times New Roman" w:hAnsi="Arial" w:cs="Arial"/>
          <w:color w:val="000000"/>
          <w:sz w:val="24"/>
          <w:szCs w:val="24"/>
        </w:rPr>
        <w:t xml:space="preserve">Panizzo, V.N., Mackay, A.W., Rose, N.L., Rioual, P., Leng, M.J., 2013. Recent palaeolimnological change recorded in Lake Xialongwan, northeast China: Climatic versus anthropogenic forcing. Quaternary International, 290-291: 322-334. </w:t>
      </w:r>
    </w:p>
    <w:p w14:paraId="3AFD6D55" w14:textId="77777777" w:rsidR="003D6740" w:rsidRPr="009A2ED6" w:rsidRDefault="003D6740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bookmarkStart w:id="57" w:name="_ENREF_57"/>
      <w:r w:rsidRPr="009A2ED6">
        <w:rPr>
          <w:rFonts w:ascii="Arial" w:hAnsi="Arial" w:cs="Arial"/>
          <w:sz w:val="24"/>
          <w:szCs w:val="24"/>
        </w:rPr>
        <w:t>Pardo, N., Avellan, D.R., Macias, J.L., Scolamacchia, T. and Rodriguez, 2008. The ~1245 yr BP Asososca maar: New advances on recent volcanic stratigraphy of Managua (Nicaragua) and hazard implications. Journal of Volcanology and Geothermal Research, 176: 493-512.</w:t>
      </w:r>
      <w:bookmarkEnd w:id="57"/>
    </w:p>
    <w:p w14:paraId="442E37C5" w14:textId="46572E6F" w:rsidR="00B46B3B" w:rsidRPr="009A2ED6" w:rsidRDefault="003D6740" w:rsidP="00B46B3B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bookmarkStart w:id="58" w:name="_ENREF_58"/>
      <w:r w:rsidRPr="009A2ED6">
        <w:rPr>
          <w:rFonts w:ascii="Arial" w:hAnsi="Arial" w:cs="Arial"/>
          <w:sz w:val="24"/>
          <w:szCs w:val="24"/>
        </w:rPr>
        <w:t>Pardo, N., Macias, J.L., Giordano, G., Cianfarra, P., Avellan, D.R.</w:t>
      </w:r>
      <w:r w:rsidR="00C6309D">
        <w:rPr>
          <w:rFonts w:ascii="Arial" w:hAnsi="Arial" w:cs="Arial"/>
          <w:sz w:val="24"/>
          <w:szCs w:val="24"/>
        </w:rPr>
        <w:t>,</w:t>
      </w:r>
      <w:r w:rsidRPr="009A2ED6">
        <w:rPr>
          <w:rFonts w:ascii="Arial" w:hAnsi="Arial" w:cs="Arial"/>
          <w:sz w:val="24"/>
          <w:szCs w:val="24"/>
        </w:rPr>
        <w:t xml:space="preserve"> Bellatreccia, F., 2009. The ~1245 yr BP Asososca maar eruption: The youngest event along the Nejapa–Miraflores volcanic fault, Western Managua, Nicaragua. Journal of Volcanology and Geothermal Research, 184: 292-312.</w:t>
      </w:r>
      <w:bookmarkEnd w:id="58"/>
    </w:p>
    <w:p w14:paraId="2501B75D" w14:textId="3F106DE6" w:rsidR="00A74D33" w:rsidRPr="009A2ED6" w:rsidRDefault="00A74D33" w:rsidP="00B46B3B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Pastre, J.-F., Gauthier, A., Nomande, S., Orth, P., Andrieu, A., Goupille, F., Guillou, H., Kunesch, S., Scaillet, S., Renne, P.R., 2007. The Alleret maar (Massif Central, France): A new lacustrine sequence of the early Middle Pleistocene in western Europe. </w:t>
      </w:r>
      <w:r w:rsidR="005745A9" w:rsidRPr="009A2ED6">
        <w:rPr>
          <w:rFonts w:ascii="Arial" w:hAnsi="Arial" w:cs="Arial"/>
          <w:sz w:val="24"/>
          <w:szCs w:val="24"/>
        </w:rPr>
        <w:t xml:space="preserve">Geoscience, 339: 987-997. </w:t>
      </w:r>
    </w:p>
    <w:p w14:paraId="6080B19D" w14:textId="53D89095" w:rsidR="00A74D33" w:rsidRPr="009A2ED6" w:rsidRDefault="00A74D33" w:rsidP="00B46B3B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lastRenderedPageBreak/>
        <w:t>Pedrazzi, D., Bolós, X., Martí, J., 2014. Phreatomagmatic volcanism in complex hydrogeological environments: La Crosa de Sant Dalmai maar (Catalan Volcanic Zone, NE Spain). Geosphere, 10(1): 170-184.</w:t>
      </w:r>
    </w:p>
    <w:p w14:paraId="7B2BCE88" w14:textId="1EE930F3" w:rsidR="003D6740" w:rsidRPr="009A2ED6" w:rsidRDefault="003D6740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bookmarkStart w:id="59" w:name="_ENREF_59"/>
      <w:r w:rsidRPr="009A2ED6">
        <w:rPr>
          <w:rFonts w:ascii="Arial" w:hAnsi="Arial" w:cs="Arial"/>
          <w:sz w:val="24"/>
          <w:szCs w:val="24"/>
        </w:rPr>
        <w:t>Peters, T.J., Menzies, M., Thirlwall, M.</w:t>
      </w:r>
      <w:r w:rsidR="00C6309D">
        <w:rPr>
          <w:rFonts w:ascii="Arial" w:hAnsi="Arial" w:cs="Arial"/>
          <w:sz w:val="24"/>
          <w:szCs w:val="24"/>
        </w:rPr>
        <w:t xml:space="preserve">, </w:t>
      </w:r>
      <w:r w:rsidRPr="009A2ED6">
        <w:rPr>
          <w:rFonts w:ascii="Arial" w:hAnsi="Arial" w:cs="Arial"/>
          <w:sz w:val="24"/>
          <w:szCs w:val="24"/>
        </w:rPr>
        <w:t>Kyle, P.R., 2008. Zuni-Bandera volcanism, Rio Grande, USA- Melt formation in garnet- and spinel-facies mantle straddling the asthenosphere-lithosphere boundary. Lithos, 102: 295-315.</w:t>
      </w:r>
      <w:bookmarkEnd w:id="59"/>
    </w:p>
    <w:p w14:paraId="5A9F3BCE" w14:textId="73078FA0" w:rsidR="003D6740" w:rsidRPr="009A2ED6" w:rsidRDefault="003D6740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bookmarkStart w:id="60" w:name="_ENREF_60"/>
      <w:r w:rsidRPr="009A2ED6">
        <w:rPr>
          <w:rFonts w:ascii="Arial" w:hAnsi="Arial" w:cs="Arial"/>
          <w:sz w:val="24"/>
          <w:szCs w:val="24"/>
        </w:rPr>
        <w:t>Peterson, N.V.</w:t>
      </w:r>
      <w:r w:rsidR="00C6309D">
        <w:rPr>
          <w:rFonts w:ascii="Arial" w:hAnsi="Arial" w:cs="Arial"/>
          <w:sz w:val="24"/>
          <w:szCs w:val="24"/>
        </w:rPr>
        <w:t>,</w:t>
      </w:r>
      <w:r w:rsidRPr="009A2ED6">
        <w:rPr>
          <w:rFonts w:ascii="Arial" w:hAnsi="Arial" w:cs="Arial"/>
          <w:sz w:val="24"/>
          <w:szCs w:val="24"/>
        </w:rPr>
        <w:t xml:space="preserve"> and Groh, E.A., 1964. Diamond Craters, Oregon. The Ore Bin, 26(2).</w:t>
      </w:r>
      <w:bookmarkEnd w:id="60"/>
    </w:p>
    <w:p w14:paraId="44D06E35" w14:textId="280E6A4F" w:rsidR="00B257BD" w:rsidRPr="009A2ED6" w:rsidRDefault="00B257BD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  <w:shd w:val="clear" w:color="auto" w:fill="FFFFFF"/>
        </w:rPr>
      </w:pPr>
      <w:r w:rsidRPr="009A2ED6">
        <w:rPr>
          <w:rFonts w:ascii="Arial" w:hAnsi="Arial" w:cs="Arial"/>
          <w:sz w:val="24"/>
          <w:szCs w:val="24"/>
        </w:rPr>
        <w:t>Poblete, M.A., Ruiz, J., Beato, S., Marino, J.L., García, C.</w:t>
      </w:r>
      <w:r w:rsidR="003A446E" w:rsidRPr="009A2ED6">
        <w:rPr>
          <w:rFonts w:ascii="Arial" w:hAnsi="Arial" w:cs="Arial"/>
          <w:sz w:val="24"/>
          <w:szCs w:val="24"/>
        </w:rPr>
        <w:t xml:space="preserve">, 2013. </w:t>
      </w:r>
      <w:r w:rsidRPr="009A2ED6">
        <w:rPr>
          <w:rFonts w:ascii="Arial" w:hAnsi="Arial" w:cs="Arial"/>
          <w:sz w:val="24"/>
          <w:szCs w:val="24"/>
          <w:shd w:val="clear" w:color="auto" w:fill="FFFFFF"/>
        </w:rPr>
        <w:t>Recorrido didáctico por los LIGs del Campo de Calatrava como recurso para la valorización y divulgación de su patrimonio geovolcánico. XIV Congreso sobre Patrimonio Geológico y Minero. Castrillón (Astrurias),  Libro de Actas del Congreso. ISBN 978-99920-1-771-5. pp. 131-150.</w:t>
      </w:r>
    </w:p>
    <w:p w14:paraId="4C111D68" w14:textId="19119C48" w:rsidR="007440EF" w:rsidRPr="009A2ED6" w:rsidRDefault="007440EF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  <w:shd w:val="clear" w:color="auto" w:fill="FFFFFF"/>
        </w:rPr>
        <w:t>Pomposiello, M.C., Corbella, H., Alonso, A., Gonzalez, M., Chelotti, L., Trinchero, E.,</w:t>
      </w:r>
      <w:r w:rsidR="00341A3A" w:rsidRPr="009A2ED6">
        <w:rPr>
          <w:rFonts w:ascii="Arial" w:hAnsi="Arial" w:cs="Arial"/>
          <w:sz w:val="24"/>
          <w:szCs w:val="24"/>
          <w:shd w:val="clear" w:color="auto" w:fill="FFFFFF"/>
        </w:rPr>
        <w:t xml:space="preserve"> 1991. Gravimetric and Seismic Studies of Magallanes Maar, Southern Extrandean Patagonia, Argentina. </w:t>
      </w:r>
      <w:r w:rsidR="00341A3A" w:rsidRPr="009A2ED6">
        <w:rPr>
          <w:rFonts w:ascii="Arial" w:hAnsi="Arial" w:cs="Arial"/>
          <w:spacing w:val="2"/>
          <w:sz w:val="24"/>
          <w:szCs w:val="24"/>
          <w:shd w:val="clear" w:color="auto" w:fill="FCFCFC"/>
        </w:rPr>
        <w:t>2nd International Congress of the Brazilian Geophysical Society. Salvador, Bahia, Brazil. Minutes 413–417.</w:t>
      </w:r>
    </w:p>
    <w:p w14:paraId="2CDC02D2" w14:textId="744DBF20" w:rsidR="00EC7172" w:rsidRPr="009A2ED6" w:rsidRDefault="00EC7172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Poppe, S., Smets, B., Fontijin, K., Rukeza, M.B., Migabo, A.D.M.F., Milungu, A.K., Namogo, D.B., Kervyn, F., Kervyn, M., 2016. Holocene phreatomagmatic eruptions alongside the densely populated northern shoreline of Lake Kivu, East African Rift: timing and hazard implications. Bulletin of Volcanology, 78: 82. </w:t>
      </w:r>
    </w:p>
    <w:p w14:paraId="6D194C26" w14:textId="1672FED3" w:rsidR="0005561A" w:rsidRPr="009A2ED6" w:rsidRDefault="0005561A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>Pouclet, A., Dongmo, A.K., Bardintzeff, J-M., Wandji, P., Tagheu, P.C., Nkouathio, D., Bellon, H., Ruffet, G., 2014. The Mount Manengouba, a complex volcano of the Cameroon Line: Volcanic history, petrological and geochemical features</w:t>
      </w:r>
      <w:r w:rsidR="0012666E" w:rsidRPr="009A2ED6">
        <w:rPr>
          <w:rFonts w:ascii="Arial" w:hAnsi="Arial" w:cs="Arial"/>
          <w:sz w:val="24"/>
          <w:szCs w:val="24"/>
        </w:rPr>
        <w:t>. Journal of African Earth Sciences, 97: 297-321.</w:t>
      </w:r>
    </w:p>
    <w:p w14:paraId="54A6A970" w14:textId="063568AB" w:rsidR="009E5BFC" w:rsidRDefault="009E5BFC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Raharimahefa, T., </w:t>
      </w:r>
      <w:r w:rsidR="00313E22" w:rsidRPr="009A2ED6">
        <w:rPr>
          <w:rFonts w:ascii="Arial" w:hAnsi="Arial" w:cs="Arial"/>
          <w:sz w:val="24"/>
          <w:szCs w:val="24"/>
        </w:rPr>
        <w:t>and</w:t>
      </w:r>
      <w:r w:rsidRPr="009A2ED6">
        <w:rPr>
          <w:rFonts w:ascii="Arial" w:hAnsi="Arial" w:cs="Arial"/>
          <w:sz w:val="24"/>
          <w:szCs w:val="24"/>
        </w:rPr>
        <w:t xml:space="preserve"> Rasoazanamparany, C., 2018. Geomorphological Classification of Volcanic Cones in the Itasy Volcanic Field, Central Madagascar. International Journal of Geology &amp; Earth Science, 4(4). </w:t>
      </w:r>
    </w:p>
    <w:p w14:paraId="49FD1C7F" w14:textId="3EA839D8" w:rsidR="00F60A61" w:rsidRPr="009A2ED6" w:rsidRDefault="00F60A61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Reeves, C.C., and De Hon, R.A., 1965. Geology of Potrillo Maar, New Mexico and Northern Chihuahua, Mexico. American Journal of Science, 263: 401-409. </w:t>
      </w:r>
    </w:p>
    <w:p w14:paraId="012543CA" w14:textId="58A2C096" w:rsidR="00A52F00" w:rsidRPr="009A2ED6" w:rsidRDefault="00A52F00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  <w:highlight w:val="yellow"/>
        </w:rPr>
        <w:t>Rojas, J.E.L., 2019. Volcanismo Freatomagmático del mioceno superior de los andes centrales del norte de chile. Universidad de Chile, PhD Thesis.</w:t>
      </w:r>
      <w:r w:rsidRPr="009A2ED6">
        <w:rPr>
          <w:rFonts w:ascii="Arial" w:hAnsi="Arial" w:cs="Arial"/>
          <w:sz w:val="24"/>
          <w:szCs w:val="24"/>
        </w:rPr>
        <w:t xml:space="preserve"> </w:t>
      </w:r>
    </w:p>
    <w:p w14:paraId="29C6262E" w14:textId="444338F3" w:rsidR="003D6740" w:rsidRDefault="003D6740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bookmarkStart w:id="61" w:name="_ENREF_61"/>
      <w:r w:rsidRPr="009A2ED6">
        <w:rPr>
          <w:rFonts w:ascii="Arial" w:hAnsi="Arial" w:cs="Arial"/>
          <w:sz w:val="24"/>
          <w:szCs w:val="24"/>
        </w:rPr>
        <w:t>Rosen, M.R., Arehart, G.B.</w:t>
      </w:r>
      <w:r w:rsidR="002256EA">
        <w:rPr>
          <w:rFonts w:ascii="Arial" w:hAnsi="Arial" w:cs="Arial"/>
          <w:sz w:val="24"/>
          <w:szCs w:val="24"/>
        </w:rPr>
        <w:t>,</w:t>
      </w:r>
      <w:r w:rsidRPr="009A2ED6">
        <w:rPr>
          <w:rFonts w:ascii="Arial" w:hAnsi="Arial" w:cs="Arial"/>
          <w:sz w:val="24"/>
          <w:szCs w:val="24"/>
        </w:rPr>
        <w:t xml:space="preserve"> Lico, M.S., 2004. Exceptionally fast growth rate of &lt;100-yr-old tufa, Big Soda Lake, Nevada: Implications for using tufa as a paleoclimate proxy. Geology, 32(5): 409-412.</w:t>
      </w:r>
      <w:bookmarkEnd w:id="61"/>
    </w:p>
    <w:p w14:paraId="0475625E" w14:textId="7D38C6F4" w:rsidR="00F60A61" w:rsidRPr="009A2ED6" w:rsidRDefault="00F60A61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Rosen, M.R., Reidy, L.M., Starrat, S., Byrne, R., 2014. Holocene climatic and hydrological changes in Big Soda Lake, Nevada. AGU Fall Meeting Abstracts 2014. </w:t>
      </w:r>
    </w:p>
    <w:p w14:paraId="31B36C1B" w14:textId="3413CC3B" w:rsidR="003D6740" w:rsidRPr="009A2ED6" w:rsidRDefault="003D6740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bookmarkStart w:id="62" w:name="_ENREF_62"/>
      <w:r w:rsidRPr="009A2ED6">
        <w:rPr>
          <w:rFonts w:ascii="Arial" w:hAnsi="Arial" w:cs="Arial"/>
          <w:sz w:val="24"/>
          <w:szCs w:val="24"/>
        </w:rPr>
        <w:t>Ross, P.-S., Delpit, S., Haller, M.J., Németh, K.</w:t>
      </w:r>
      <w:r w:rsidR="002256EA">
        <w:rPr>
          <w:rFonts w:ascii="Arial" w:hAnsi="Arial" w:cs="Arial"/>
          <w:sz w:val="24"/>
          <w:szCs w:val="24"/>
        </w:rPr>
        <w:t xml:space="preserve">, </w:t>
      </w:r>
      <w:r w:rsidRPr="009A2ED6">
        <w:rPr>
          <w:rFonts w:ascii="Arial" w:hAnsi="Arial" w:cs="Arial"/>
          <w:sz w:val="24"/>
          <w:szCs w:val="24"/>
        </w:rPr>
        <w:t>Corbella, H., 2011. Influence of the substrate on maar-diatreme volcanoes- An example of a mixed setting from the Pali Aike volcanic field, Argentina. Journal of Volcanology and Geothermal Research, 201: 253-271.</w:t>
      </w:r>
      <w:bookmarkEnd w:id="62"/>
    </w:p>
    <w:p w14:paraId="33804A8B" w14:textId="76105E1B" w:rsidR="009E5BFC" w:rsidRPr="009A2ED6" w:rsidRDefault="009E5BFC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Rufer, D., Preusser, F., Schreurs, G., Gnos, E., Berger, A., 2014. Late Quaternary history of the Vakinankaratra volcanic field (central Madagascar): insights from luminescence dating of phreatomagmatic eruption deposits. Bulletin of Volcanology, 76. </w:t>
      </w:r>
    </w:p>
    <w:p w14:paraId="3380A449" w14:textId="77A914C6" w:rsidR="00C30B56" w:rsidRPr="009A2ED6" w:rsidRDefault="00C30B56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lastRenderedPageBreak/>
        <w:t xml:space="preserve">Rumes, B., Eggermon, H., Verschuren, D., 2011. Distribution and fuanal richness of Cladocera in western Uganda crater lakes. Hydrobiologia, 676: 39-56. </w:t>
      </w:r>
    </w:p>
    <w:p w14:paraId="4B4726E4" w14:textId="7816D23E" w:rsidR="003D6740" w:rsidRPr="009A2ED6" w:rsidRDefault="003D6740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bookmarkStart w:id="63" w:name="_ENREF_63"/>
      <w:r w:rsidRPr="009A2ED6">
        <w:rPr>
          <w:rFonts w:ascii="Arial" w:hAnsi="Arial" w:cs="Arial"/>
          <w:sz w:val="24"/>
          <w:szCs w:val="24"/>
        </w:rPr>
        <w:t>Sakuyama, M. and Koyaguchi, T., 1984. Magma mixing in mantle xenolith-bearing calc-alkalic ejecta, Ichinomegata Volcano, Northeastern Japan. Journal of Volcanology and Geothermal Research, 22: 199-224.</w:t>
      </w:r>
      <w:bookmarkEnd w:id="63"/>
    </w:p>
    <w:p w14:paraId="1E8C8478" w14:textId="55EB164C" w:rsidR="00CB42A6" w:rsidRPr="009A2ED6" w:rsidRDefault="00CB42A6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Segers, R., 2012. Age and origin of cichlid fish communities in isolated crater lakes of western Uganda. Universiteit Gent, PhD Thesis. </w:t>
      </w:r>
    </w:p>
    <w:p w14:paraId="7CA0B4F5" w14:textId="76C32F61" w:rsidR="00E25B07" w:rsidRPr="009A2ED6" w:rsidRDefault="00E25B07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Şen, E., Aydar, E., Bayhan, H., Gourgaud, A., 2014. Volcanological Characteristics of Alkaline Basalt and Pyroclastic Deposits, Kula Volcanoes, Western Anatolia. </w:t>
      </w:r>
      <w:r w:rsidR="00182100" w:rsidRPr="009A2ED6">
        <w:rPr>
          <w:rFonts w:ascii="Arial" w:hAnsi="Arial" w:cs="Arial"/>
          <w:sz w:val="24"/>
          <w:szCs w:val="24"/>
        </w:rPr>
        <w:t xml:space="preserve">Yerbilimleri, 35(3): 219-252. </w:t>
      </w:r>
    </w:p>
    <w:p w14:paraId="38FD83DD" w14:textId="5061EBEB" w:rsidR="00A52F00" w:rsidRPr="009A2ED6" w:rsidRDefault="00A52F00" w:rsidP="0006553D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>Self, S., de Silva, S.L., Cortés, J.A., 2008. Enigmatic clastogenic rhyolitic volcanism: The Corral de Coquena spatter ring, North Chile. Journal of Volcanology and Geothermal Research</w:t>
      </w:r>
      <w:r w:rsidR="0006553D" w:rsidRPr="009A2ED6">
        <w:rPr>
          <w:rFonts w:ascii="Arial" w:hAnsi="Arial" w:cs="Arial"/>
          <w:sz w:val="24"/>
          <w:szCs w:val="24"/>
        </w:rPr>
        <w:t xml:space="preserve">, 177: 812-821. </w:t>
      </w:r>
    </w:p>
    <w:p w14:paraId="57A46725" w14:textId="5A6B90DB" w:rsidR="00886579" w:rsidRPr="009A2ED6" w:rsidRDefault="00886579" w:rsidP="0006553D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>Shaanan, U., Porat, N., Navon, O., Weinberger, R., Calvert, A., Wein</w:t>
      </w:r>
      <w:r w:rsidR="008372DF" w:rsidRPr="009A2ED6">
        <w:rPr>
          <w:rFonts w:ascii="Arial" w:hAnsi="Arial" w:cs="Arial"/>
          <w:sz w:val="24"/>
          <w:szCs w:val="24"/>
        </w:rPr>
        <w:t xml:space="preserve">stein, Y., 2011. OSL dating of a Pleistocene maar: Birket Ram, the Golan heights. Journal of Volcanology and Geothermal Research, 201: 397-403. </w:t>
      </w:r>
    </w:p>
    <w:p w14:paraId="45C758BF" w14:textId="2B531550" w:rsidR="00D7667B" w:rsidRPr="009A2ED6" w:rsidRDefault="00D7667B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Sheng, M., Wang, X., Zhang, S., Chu, G., Su, Y., Yang, Z., 2017. A 20,000-year high-resolution pollen record from Huguangyan Maar Lake in tropical-subtropical South China. Palaeogeography, Palaeoclimatology, Palaeoecology, 472: 83-92. </w:t>
      </w:r>
    </w:p>
    <w:p w14:paraId="5993B2F5" w14:textId="2A58B814" w:rsidR="009E03DB" w:rsidRPr="009A2ED6" w:rsidRDefault="003D6740" w:rsidP="009E03DB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bookmarkStart w:id="64" w:name="_ENREF_64"/>
      <w:r w:rsidRPr="009A2ED6">
        <w:rPr>
          <w:rFonts w:ascii="Arial" w:hAnsi="Arial" w:cs="Arial"/>
          <w:sz w:val="24"/>
          <w:szCs w:val="24"/>
        </w:rPr>
        <w:t>Sherrod, D.R., Taylor, E.M., Ferns, M.L., Scott, W.E., Conrey, R.M.</w:t>
      </w:r>
      <w:r w:rsidR="002256EA">
        <w:rPr>
          <w:rFonts w:ascii="Arial" w:hAnsi="Arial" w:cs="Arial"/>
          <w:sz w:val="24"/>
          <w:szCs w:val="24"/>
        </w:rPr>
        <w:t xml:space="preserve">, </w:t>
      </w:r>
      <w:r w:rsidRPr="009A2ED6">
        <w:rPr>
          <w:rFonts w:ascii="Arial" w:hAnsi="Arial" w:cs="Arial"/>
          <w:sz w:val="24"/>
          <w:szCs w:val="24"/>
        </w:rPr>
        <w:t>Smith, G.A., 2004. Geologic map of the Bend 30- x 60 minute quadrangle, central Oregon. In: USGS (Editor), 1-2683.</w:t>
      </w:r>
      <w:bookmarkEnd w:id="64"/>
    </w:p>
    <w:p w14:paraId="74A07A8E" w14:textId="00F483FD" w:rsidR="003D6740" w:rsidRPr="009A2ED6" w:rsidRDefault="003D6740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bookmarkStart w:id="65" w:name="_ENREF_65"/>
      <w:r w:rsidRPr="009A2ED6">
        <w:rPr>
          <w:rFonts w:ascii="Arial" w:hAnsi="Arial" w:cs="Arial"/>
          <w:sz w:val="24"/>
          <w:szCs w:val="24"/>
        </w:rPr>
        <w:t>Siebe, C., Guilbaud, M.-N., Salinas, S., Kshirsagar, P., Chevrel, M.O., de la Fuent, J.R., Jimenez, A.H.</w:t>
      </w:r>
      <w:r w:rsidR="002256EA">
        <w:rPr>
          <w:rFonts w:ascii="Arial" w:hAnsi="Arial" w:cs="Arial"/>
          <w:sz w:val="24"/>
          <w:szCs w:val="24"/>
        </w:rPr>
        <w:t xml:space="preserve">, </w:t>
      </w:r>
      <w:r w:rsidRPr="009A2ED6">
        <w:rPr>
          <w:rFonts w:ascii="Arial" w:hAnsi="Arial" w:cs="Arial"/>
          <w:sz w:val="24"/>
          <w:szCs w:val="24"/>
        </w:rPr>
        <w:t>Godinez, L., 2014. Monogenetic volcanism of the Michoacán-Guanajuato Volcanic Field: Maar craters of the Zacapu basin and domes, shields, and scoria cones of the Tarascan highlands (Paracho-Paricutin region), Departamento de Vulcanología, Instituto de Geofísica, Universidad Nacional Autónoma de México.</w:t>
      </w:r>
      <w:bookmarkEnd w:id="65"/>
    </w:p>
    <w:p w14:paraId="4B8A8209" w14:textId="634A558A" w:rsidR="003D6740" w:rsidRPr="009A2ED6" w:rsidRDefault="003D6740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bookmarkStart w:id="66" w:name="_ENREF_66"/>
      <w:r w:rsidRPr="009A2ED6">
        <w:rPr>
          <w:rFonts w:ascii="Arial" w:hAnsi="Arial" w:cs="Arial"/>
          <w:sz w:val="24"/>
          <w:szCs w:val="24"/>
        </w:rPr>
        <w:t>Sigurdsson, H., Devine, J.D., Tchoua, F.M., Presser, T.S., Pringle, P., T.</w:t>
      </w:r>
      <w:r w:rsidR="002256EA">
        <w:rPr>
          <w:rFonts w:ascii="Arial" w:hAnsi="Arial" w:cs="Arial"/>
          <w:sz w:val="24"/>
          <w:szCs w:val="24"/>
        </w:rPr>
        <w:t>,</w:t>
      </w:r>
      <w:r w:rsidRPr="009A2ED6">
        <w:rPr>
          <w:rFonts w:ascii="Arial" w:hAnsi="Arial" w:cs="Arial"/>
          <w:sz w:val="24"/>
          <w:szCs w:val="24"/>
        </w:rPr>
        <w:t xml:space="preserve"> Evans, W.C., 1987. Origin of the lethal gas burst from lake Monoun, Cameroun. Journal of Volcanology and Geothermal Research, 31: 1-16.</w:t>
      </w:r>
      <w:bookmarkEnd w:id="66"/>
    </w:p>
    <w:p w14:paraId="1BAB7534" w14:textId="48B201A0" w:rsidR="003D6740" w:rsidRPr="009A2ED6" w:rsidRDefault="003D6740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bookmarkStart w:id="67" w:name="_ENREF_67"/>
      <w:r w:rsidRPr="009A2ED6">
        <w:rPr>
          <w:rFonts w:ascii="Arial" w:hAnsi="Arial" w:cs="Arial"/>
          <w:sz w:val="24"/>
          <w:szCs w:val="24"/>
        </w:rPr>
        <w:t>Sottili, G., Taddeucci, J., Palladino, D.M., Gaeta, M., Scarlato, P.</w:t>
      </w:r>
      <w:r w:rsidR="002256EA">
        <w:rPr>
          <w:rFonts w:ascii="Arial" w:hAnsi="Arial" w:cs="Arial"/>
          <w:sz w:val="24"/>
          <w:szCs w:val="24"/>
        </w:rPr>
        <w:t xml:space="preserve">, </w:t>
      </w:r>
      <w:r w:rsidRPr="009A2ED6">
        <w:rPr>
          <w:rFonts w:ascii="Arial" w:hAnsi="Arial" w:cs="Arial"/>
          <w:sz w:val="24"/>
          <w:szCs w:val="24"/>
        </w:rPr>
        <w:t>Ventura, G., 2009. Sub-surface dynamics and eruptive styles of maars in the Colli Albani Volcanic District, Central Italy. Journal of Volcanology and Geothermal Research, 180: 189-202.</w:t>
      </w:r>
      <w:bookmarkEnd w:id="67"/>
    </w:p>
    <w:p w14:paraId="4D2C68D4" w14:textId="59568B03" w:rsidR="00EC7172" w:rsidRPr="009A2ED6" w:rsidRDefault="00EC7172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Sottili, G., Palladino, D., Gaeta, M., Masotta, M., 2012. Origins and energetics of maar volcanoes: examples from the ultrapotassic Sabatini Volcanic District (Roman Province, Central Italy). Bulletin of Volcanology, 74: 163-186. </w:t>
      </w:r>
    </w:p>
    <w:p w14:paraId="681FCD20" w14:textId="70DDD3FA" w:rsidR="00C30B56" w:rsidRPr="009A2ED6" w:rsidRDefault="00C30B56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Ssemmanda, I., Gelorini, V., Verschuren, D., 2014. Sensitivity of East African savannah vegetation to historical moisture-balance variation. </w:t>
      </w:r>
      <w:r w:rsidR="00F43DD1" w:rsidRPr="009A2ED6">
        <w:rPr>
          <w:rFonts w:ascii="Arial" w:hAnsi="Arial" w:cs="Arial"/>
          <w:sz w:val="24"/>
          <w:szCs w:val="24"/>
        </w:rPr>
        <w:t xml:space="preserve">Clim. Past, 10. </w:t>
      </w:r>
    </w:p>
    <w:p w14:paraId="091A0F6A" w14:textId="046A1859" w:rsidR="001E3E7D" w:rsidRPr="009A2ED6" w:rsidRDefault="001E3E7D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>Stelten, M.E., Downs, D.T., Champion, D.E., Dietterich, H.R., Calvert, A.T., Sisson, T.W., Mahood, G.A., Zahran, H., 20</w:t>
      </w:r>
      <w:r w:rsidR="00657450" w:rsidRPr="009A2ED6">
        <w:rPr>
          <w:rFonts w:ascii="Arial" w:hAnsi="Arial" w:cs="Arial"/>
          <w:sz w:val="24"/>
          <w:szCs w:val="24"/>
        </w:rPr>
        <w:t>20</w:t>
      </w:r>
      <w:r w:rsidRPr="009A2ED6">
        <w:rPr>
          <w:rFonts w:ascii="Arial" w:hAnsi="Arial" w:cs="Arial"/>
          <w:sz w:val="24"/>
          <w:szCs w:val="24"/>
        </w:rPr>
        <w:t xml:space="preserve">. The timing and compositional evolution of volcanism within northern Harrat Rahat, Kingdom of Saudi Arabia. </w:t>
      </w:r>
      <w:r w:rsidR="00657450" w:rsidRPr="009A2ED6">
        <w:rPr>
          <w:rFonts w:ascii="Arial" w:hAnsi="Arial" w:cs="Arial"/>
          <w:sz w:val="24"/>
          <w:szCs w:val="24"/>
        </w:rPr>
        <w:t xml:space="preserve">GSA Bulletin, 132(7-8): 1381-1403. </w:t>
      </w:r>
    </w:p>
    <w:p w14:paraId="1BBC0EE1" w14:textId="4FFA2BEA" w:rsidR="003D6740" w:rsidRPr="009A2ED6" w:rsidRDefault="003D6740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bookmarkStart w:id="68" w:name="_ENREF_68"/>
      <w:r w:rsidRPr="009A2ED6">
        <w:rPr>
          <w:rFonts w:ascii="Arial" w:hAnsi="Arial" w:cs="Arial"/>
          <w:sz w:val="24"/>
          <w:szCs w:val="24"/>
        </w:rPr>
        <w:lastRenderedPageBreak/>
        <w:t>Streufert, R.K., Kirkham, R.M., Schroeder, T.J.</w:t>
      </w:r>
      <w:r w:rsidR="002256EA">
        <w:rPr>
          <w:rFonts w:ascii="Arial" w:hAnsi="Arial" w:cs="Arial"/>
          <w:sz w:val="24"/>
          <w:szCs w:val="24"/>
        </w:rPr>
        <w:t>,</w:t>
      </w:r>
      <w:r w:rsidRPr="009A2ED6">
        <w:rPr>
          <w:rFonts w:ascii="Arial" w:hAnsi="Arial" w:cs="Arial"/>
          <w:sz w:val="24"/>
          <w:szCs w:val="24"/>
        </w:rPr>
        <w:t xml:space="preserve"> Widmann, B.L., 2008. Geologic Map of the Dotsero Quadrangle, Garfield and Eagle Counties, Colorado, Colorado Geological Survey. Colorado Geological Survey, Colorado.</w:t>
      </w:r>
      <w:bookmarkEnd w:id="68"/>
    </w:p>
    <w:p w14:paraId="597612E8" w14:textId="27E333D5" w:rsidR="0005561A" w:rsidRPr="009A2ED6" w:rsidRDefault="0005561A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>Sun, Q., Shan, Y., Sein, K., Su, Y., Zhu, Q., Wang, L., Sun, J., Gu, Z., Chu, G., 2015. A 530 year long record of the Indian Summer Monsoon from carbonate varves in Maar Lake Twintaung, Myanmar. Journal of Geophysical Research: Atmospheres, 121: 5620-5630.</w:t>
      </w:r>
    </w:p>
    <w:p w14:paraId="52483C55" w14:textId="7E2BA777" w:rsidR="006C448D" w:rsidRPr="009A2ED6" w:rsidRDefault="006C448D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>Sun, Y., Guo, Z., Du, J., 2018. CO</w:t>
      </w:r>
      <w:r w:rsidRPr="009A2ED6">
        <w:rPr>
          <w:rFonts w:ascii="Arial" w:hAnsi="Arial" w:cs="Arial"/>
          <w:sz w:val="24"/>
          <w:szCs w:val="24"/>
          <w:vertAlign w:val="subscript"/>
        </w:rPr>
        <w:t>2</w:t>
      </w:r>
      <w:r w:rsidRPr="009A2ED6">
        <w:rPr>
          <w:rFonts w:ascii="Arial" w:hAnsi="Arial" w:cs="Arial"/>
          <w:sz w:val="24"/>
          <w:szCs w:val="24"/>
        </w:rPr>
        <w:t xml:space="preserve"> diffuse emission from maar lake: An example in Changbai volcanic field, NE China. Journal of Volcanology and Geothermal Research, 349: 146-162.</w:t>
      </w:r>
    </w:p>
    <w:p w14:paraId="4C81F098" w14:textId="417F6565" w:rsidR="009C06BC" w:rsidRPr="009A2ED6" w:rsidRDefault="009C06BC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Swanson, F.J., Battis, H.W., Lexa, J., Dymond, J., 1974. Geology of Santiago, Rábida, and Pinzón Islands, Galápagos. Geological Society of America Bulletin, 85(11), 1803. </w:t>
      </w:r>
    </w:p>
    <w:p w14:paraId="1893900D" w14:textId="06251150" w:rsidR="003D6740" w:rsidRPr="009A2ED6" w:rsidRDefault="003D6740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bookmarkStart w:id="69" w:name="_ENREF_69"/>
      <w:r w:rsidRPr="009A2ED6">
        <w:rPr>
          <w:rFonts w:ascii="Arial" w:hAnsi="Arial" w:cs="Arial"/>
          <w:sz w:val="24"/>
          <w:szCs w:val="24"/>
        </w:rPr>
        <w:t>Taddeucci, J., Sottili, G., Palladino, D.M., Ventura, G.</w:t>
      </w:r>
      <w:r w:rsidR="002256EA">
        <w:rPr>
          <w:rFonts w:ascii="Arial" w:hAnsi="Arial" w:cs="Arial"/>
          <w:sz w:val="24"/>
          <w:szCs w:val="24"/>
        </w:rPr>
        <w:t xml:space="preserve">, </w:t>
      </w:r>
      <w:r w:rsidRPr="009A2ED6">
        <w:rPr>
          <w:rFonts w:ascii="Arial" w:hAnsi="Arial" w:cs="Arial"/>
          <w:sz w:val="24"/>
          <w:szCs w:val="24"/>
        </w:rPr>
        <w:t>Scarlato, P., 2010. A note on maar eruption energetics: Current models and their application. Bulletin of Volcanology, 72: 75-83.</w:t>
      </w:r>
      <w:bookmarkEnd w:id="69"/>
    </w:p>
    <w:p w14:paraId="12BEC494" w14:textId="199246FB" w:rsidR="00504900" w:rsidRPr="009A2ED6" w:rsidRDefault="00504900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Tarff, R.W., Day, S.J., 2013. Chilled margin fragmentation as a trigger for transition from Strombolian to phreatomagmatic explosive activity at Cova de Paul Crater, Santo Antao, Cape Verde Islands. Bulletin of Volcanology, 75: 735. </w:t>
      </w:r>
    </w:p>
    <w:p w14:paraId="53DD3684" w14:textId="5715EB79" w:rsidR="00431B90" w:rsidRPr="009A2ED6" w:rsidRDefault="00431B90" w:rsidP="00431B9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Tamen, J., Nkoumbou, C., Mouafo, L., Reusser, E., Tchoua, F.M., 2007. Petrology and geochemistry of monogenetic volcanoes of the Barombi Koto volcanic field (Kumba graben, Cameroon volcanic line): Implications for mantle source characteristics. Geoscience, 339: 799-809. </w:t>
      </w:r>
    </w:p>
    <w:p w14:paraId="4C7A559D" w14:textId="2A5FEEC8" w:rsidR="00A52F00" w:rsidRDefault="00A52F00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>Tassi, F., Aguilera, F., Vasellli, O., Derrah, T., Medina, E., 2011. Gas discharges from four remote volcanoes in northern Chile (Putana, Olca, Irruputuncu and Alitar): a geochemical survey. Annals of Geophysics, 54, 2.</w:t>
      </w:r>
    </w:p>
    <w:p w14:paraId="3D583803" w14:textId="27745639" w:rsidR="009E03DB" w:rsidRPr="009E03DB" w:rsidRDefault="009E03DB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E03DB">
        <w:rPr>
          <w:rFonts w:ascii="Arial" w:hAnsi="Arial" w:cs="Arial"/>
          <w:sz w:val="24"/>
          <w:szCs w:val="24"/>
        </w:rPr>
        <w:t xml:space="preserve">Torres, P., Silva, L.C., Munhá, J., Calderia, R., Mata, J., Tassinari, C., 2010. Petrology and Geochemistry of lavas from Sal Island: Implications for variability of Cape Verde magmatism. </w:t>
      </w:r>
      <w:r w:rsidRPr="009E03DB">
        <w:rPr>
          <w:rFonts w:ascii="Arial" w:hAnsi="Arial" w:cs="Arial"/>
          <w:sz w:val="24"/>
          <w:szCs w:val="24"/>
        </w:rPr>
        <w:t>Comunicações Geológicas</w:t>
      </w:r>
      <w:r w:rsidRPr="009E03DB">
        <w:rPr>
          <w:rFonts w:ascii="Arial" w:hAnsi="Arial" w:cs="Arial"/>
          <w:sz w:val="24"/>
          <w:szCs w:val="24"/>
        </w:rPr>
        <w:t xml:space="preserve">, 97: 35-62. </w:t>
      </w:r>
    </w:p>
    <w:p w14:paraId="26FF7B84" w14:textId="7AC2EED8" w:rsidR="00B257BD" w:rsidRPr="009A2ED6" w:rsidRDefault="00B257BD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Toulier, A., Baud, B., de Montety, V., Lachassagne, P., Leonardi, V., Pistre, S., Dautria, J.M., Hendrayana, H., </w:t>
      </w:r>
      <w:r w:rsidR="003B2302" w:rsidRPr="009A2ED6">
        <w:rPr>
          <w:rFonts w:ascii="Arial" w:hAnsi="Arial" w:cs="Arial"/>
          <w:sz w:val="24"/>
          <w:szCs w:val="24"/>
        </w:rPr>
        <w:t xml:space="preserve">Fajar, M.H.M., Muhammad, A.S., Beon, O., Jourde, H., 2019. Multidisciplinary study with quantitative analysis of isotopic data for the assessment of recharge and functioning of volcanic aquifers: Case of Bromo-Tengger volcano, Indonesia. Journal of Hydrology: Regional Studies, 26. </w:t>
      </w:r>
    </w:p>
    <w:p w14:paraId="2351C071" w14:textId="2AA379BE" w:rsidR="0024380B" w:rsidRPr="009A2ED6" w:rsidRDefault="0024380B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Tuncer, A., Tunoğlu, Aydar, E., Yilmaz, İ.Ö., Gümüş, B.A.,Şen, E., 2019. Holocene paleoenvironmental evolution of the Acigöl paleo maar lake (Nevşehir, Central Anatolia). Mediterranean Geoscience Reviews, 1: 225-269. </w:t>
      </w:r>
    </w:p>
    <w:p w14:paraId="5C799781" w14:textId="167DD87C" w:rsidR="005F1D4B" w:rsidRPr="009A2ED6" w:rsidRDefault="005F1D4B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Ulusoy, I., Labazuy, P., Aydar, E., Ersoy, O., </w:t>
      </w:r>
      <w:r w:rsidR="00044399" w:rsidRPr="009A2ED6">
        <w:rPr>
          <w:rFonts w:ascii="Arial" w:hAnsi="Arial" w:cs="Arial"/>
          <w:sz w:val="24"/>
          <w:szCs w:val="24"/>
        </w:rPr>
        <w:t xml:space="preserve">Çubukçu, H.E., 2008. Structure of the Nemrut caldera (Eastern Anatolia, Turkey) and associated fluid circulation. Journal of Volcanology and Geothermal Research, 174(4): 269-283. </w:t>
      </w:r>
    </w:p>
    <w:p w14:paraId="30E0F087" w14:textId="74E6CADC" w:rsidR="005F1D4B" w:rsidRPr="009A2ED6" w:rsidRDefault="005F1D4B" w:rsidP="00044399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>Ulusoy, I., Çubukçu, H.E., Aydar, E., Labazuy, P., Ersoy, O., Sen, E., Gourgaud, A., 2012. Volcanological evolution and caldera forming eruptions of Mt. Nemrut (Eastern Turkey). Journal of Volcanology and Geothermal Research, 245-246: 21-39.</w:t>
      </w:r>
    </w:p>
    <w:p w14:paraId="1D15B7C8" w14:textId="604E218B" w:rsidR="00E25B07" w:rsidRPr="009A2ED6" w:rsidRDefault="00E25B07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lastRenderedPageBreak/>
        <w:t xml:space="preserve">Uslular, G., </w:t>
      </w:r>
      <w:r w:rsidRPr="009A2ED6">
        <w:rPr>
          <w:rFonts w:ascii="Arial" w:hAnsi="Arial" w:cs="Arial"/>
          <w:sz w:val="24"/>
          <w:szCs w:val="24"/>
          <w:shd w:val="clear" w:color="auto" w:fill="F5F5F5"/>
        </w:rPr>
        <w:t xml:space="preserve">Gençalioğlu-Kuşcu, G., Arcasoy, A., 2015. Size-distribution of scoria cones within the </w:t>
      </w:r>
      <w:r w:rsidRPr="009A2ED6">
        <w:rPr>
          <w:rFonts w:ascii="Arial" w:hAnsi="Arial" w:cs="Arial"/>
          <w:sz w:val="24"/>
          <w:szCs w:val="24"/>
        </w:rPr>
        <w:t>Eğrikuyu Monogen</w:t>
      </w:r>
      <w:r w:rsidR="006F31AC">
        <w:rPr>
          <w:rFonts w:ascii="Arial" w:hAnsi="Arial" w:cs="Arial"/>
          <w:sz w:val="24"/>
          <w:szCs w:val="24"/>
        </w:rPr>
        <w:t>e</w:t>
      </w:r>
      <w:r w:rsidRPr="009A2ED6">
        <w:rPr>
          <w:rFonts w:ascii="Arial" w:hAnsi="Arial" w:cs="Arial"/>
          <w:sz w:val="24"/>
          <w:szCs w:val="24"/>
        </w:rPr>
        <w:t xml:space="preserve">tic Field (Central Anatolia, Turkey). Journal of Volcanology and Geothermal Research, 301: 56-65. </w:t>
      </w:r>
    </w:p>
    <w:p w14:paraId="2B101044" w14:textId="1534D07B" w:rsidR="00313E22" w:rsidRPr="009A2ED6" w:rsidRDefault="00313E22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Uslular, G., and </w:t>
      </w:r>
      <w:r w:rsidRPr="009A2ED6">
        <w:rPr>
          <w:rFonts w:ascii="Arial" w:hAnsi="Arial" w:cs="Arial"/>
          <w:sz w:val="24"/>
          <w:szCs w:val="24"/>
          <w:shd w:val="clear" w:color="auto" w:fill="F5F5F5"/>
        </w:rPr>
        <w:t>Gençalioğlu-Kuşcu, G., 2019. Mantle source heterogen</w:t>
      </w:r>
      <w:r w:rsidR="00473998">
        <w:rPr>
          <w:rFonts w:ascii="Arial" w:hAnsi="Arial" w:cs="Arial"/>
          <w:sz w:val="24"/>
          <w:szCs w:val="24"/>
          <w:shd w:val="clear" w:color="auto" w:fill="F5F5F5"/>
        </w:rPr>
        <w:t>e</w:t>
      </w:r>
      <w:r w:rsidRPr="009A2ED6">
        <w:rPr>
          <w:rFonts w:ascii="Arial" w:hAnsi="Arial" w:cs="Arial"/>
          <w:sz w:val="24"/>
          <w:szCs w:val="24"/>
          <w:shd w:val="clear" w:color="auto" w:fill="F5F5F5"/>
        </w:rPr>
        <w:t>ity in monogen</w:t>
      </w:r>
      <w:r w:rsidR="00473998">
        <w:rPr>
          <w:rFonts w:ascii="Arial" w:hAnsi="Arial" w:cs="Arial"/>
          <w:sz w:val="24"/>
          <w:szCs w:val="24"/>
          <w:shd w:val="clear" w:color="auto" w:fill="F5F5F5"/>
        </w:rPr>
        <w:t>e</w:t>
      </w:r>
      <w:r w:rsidRPr="009A2ED6">
        <w:rPr>
          <w:rFonts w:ascii="Arial" w:hAnsi="Arial" w:cs="Arial"/>
          <w:sz w:val="24"/>
          <w:szCs w:val="24"/>
          <w:shd w:val="clear" w:color="auto" w:fill="F5F5F5"/>
        </w:rPr>
        <w:t xml:space="preserve">tic basaltic systems: A case study of </w:t>
      </w:r>
      <w:r w:rsidRPr="009A2ED6">
        <w:rPr>
          <w:rFonts w:ascii="Arial" w:hAnsi="Arial" w:cs="Arial"/>
          <w:sz w:val="24"/>
          <w:szCs w:val="24"/>
        </w:rPr>
        <w:t xml:space="preserve">Eğrikuyo monogenetic field (Central Anatolia, Turkey). Geosphere, 15(2). </w:t>
      </w:r>
    </w:p>
    <w:p w14:paraId="7DFE0866" w14:textId="6E97F64A" w:rsidR="00DC09BF" w:rsidRPr="009A2ED6" w:rsidRDefault="00DC09BF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Ureta, G., Nèmeth, K, Aguilera, F., González, R., 2020. Features That Favor the Prediction of the Emplacement Location of Maar Volcanoes: A Case Study in the Central Andes, Northern Chile. Geosciences, 10(12) :507. </w:t>
      </w:r>
    </w:p>
    <w:p w14:paraId="700A130B" w14:textId="24AFFCE6" w:rsidR="003D6740" w:rsidRPr="009A2ED6" w:rsidRDefault="003D6740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bookmarkStart w:id="70" w:name="_ENREF_70"/>
      <w:r w:rsidRPr="009A2ED6">
        <w:rPr>
          <w:rFonts w:ascii="Arial" w:hAnsi="Arial" w:cs="Arial"/>
          <w:sz w:val="24"/>
          <w:szCs w:val="24"/>
        </w:rPr>
        <w:t>Valentine, G.A.</w:t>
      </w:r>
      <w:r w:rsidR="008C140D">
        <w:rPr>
          <w:rFonts w:ascii="Arial" w:hAnsi="Arial" w:cs="Arial"/>
          <w:sz w:val="24"/>
          <w:szCs w:val="24"/>
        </w:rPr>
        <w:t>,</w:t>
      </w:r>
      <w:r w:rsidRPr="009A2ED6">
        <w:rPr>
          <w:rFonts w:ascii="Arial" w:hAnsi="Arial" w:cs="Arial"/>
          <w:sz w:val="24"/>
          <w:szCs w:val="24"/>
        </w:rPr>
        <w:t xml:space="preserve"> and Cortés, J.A., 2013. Time and space variations in magmatic and phreatomagmatic eruptive processes at Easy Chair (Lunar Crater Volcanic Field, Nevada, USA. Bulletin of Volcanology, 75: 752-765.</w:t>
      </w:r>
      <w:bookmarkEnd w:id="70"/>
    </w:p>
    <w:p w14:paraId="4D898269" w14:textId="37E86FA5" w:rsidR="003D6740" w:rsidRPr="009A2ED6" w:rsidRDefault="003D6740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bookmarkStart w:id="71" w:name="_ENREF_71"/>
      <w:r w:rsidRPr="009A2ED6">
        <w:rPr>
          <w:rFonts w:ascii="Arial" w:hAnsi="Arial" w:cs="Arial"/>
          <w:sz w:val="24"/>
          <w:szCs w:val="24"/>
        </w:rPr>
        <w:t>Valentine, G.A., Shufelt, N.L.</w:t>
      </w:r>
      <w:r w:rsidR="008C140D">
        <w:rPr>
          <w:rFonts w:ascii="Arial" w:hAnsi="Arial" w:cs="Arial"/>
          <w:sz w:val="24"/>
          <w:szCs w:val="24"/>
        </w:rPr>
        <w:t xml:space="preserve">, </w:t>
      </w:r>
      <w:r w:rsidRPr="009A2ED6">
        <w:rPr>
          <w:rFonts w:ascii="Arial" w:hAnsi="Arial" w:cs="Arial"/>
          <w:sz w:val="24"/>
          <w:szCs w:val="24"/>
        </w:rPr>
        <w:t>Hintz, A.R.L., 2011. Models of maar volcanoes, Lunar Crater (Nevada, USA)</w:t>
      </w:r>
      <w:r w:rsidR="0005561A" w:rsidRPr="009A2ED6">
        <w:rPr>
          <w:rFonts w:ascii="Arial" w:hAnsi="Arial" w:cs="Arial"/>
          <w:sz w:val="24"/>
          <w:szCs w:val="24"/>
        </w:rPr>
        <w:t xml:space="preserve">. </w:t>
      </w:r>
      <w:r w:rsidRPr="009A2ED6">
        <w:rPr>
          <w:rFonts w:ascii="Arial" w:hAnsi="Arial" w:cs="Arial"/>
          <w:sz w:val="24"/>
          <w:szCs w:val="24"/>
        </w:rPr>
        <w:t>Bulletin of Volcanology, 73: 753-765.</w:t>
      </w:r>
      <w:bookmarkEnd w:id="71"/>
    </w:p>
    <w:p w14:paraId="2F5CC1E6" w14:textId="79AEBB9F" w:rsidR="003D6740" w:rsidRPr="009A2ED6" w:rsidRDefault="003D6740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bookmarkStart w:id="72" w:name="_ENREF_72"/>
      <w:r w:rsidRPr="009A2ED6">
        <w:rPr>
          <w:rFonts w:ascii="Arial" w:hAnsi="Arial" w:cs="Arial"/>
          <w:sz w:val="24"/>
          <w:szCs w:val="24"/>
        </w:rPr>
        <w:t>Valentine, G.A., Sottili, G., Palladino, D.M.</w:t>
      </w:r>
      <w:r w:rsidR="008C140D">
        <w:rPr>
          <w:rFonts w:ascii="Arial" w:hAnsi="Arial" w:cs="Arial"/>
          <w:sz w:val="24"/>
          <w:szCs w:val="24"/>
        </w:rPr>
        <w:t xml:space="preserve">, </w:t>
      </w:r>
      <w:r w:rsidRPr="009A2ED6">
        <w:rPr>
          <w:rFonts w:ascii="Arial" w:hAnsi="Arial" w:cs="Arial"/>
          <w:sz w:val="24"/>
          <w:szCs w:val="24"/>
        </w:rPr>
        <w:t>Taddeucci, J., 2015. Tephra ring interpretation in light of evolving maar-diatreme concepts: Stracciacappa maar (central Italy). Journal of Volcanology and Geothermal Research, 308: 19-29.</w:t>
      </w:r>
      <w:bookmarkEnd w:id="72"/>
    </w:p>
    <w:p w14:paraId="14876089" w14:textId="67115384" w:rsidR="003D6740" w:rsidRPr="009A2ED6" w:rsidRDefault="003D6740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bookmarkStart w:id="73" w:name="_ENREF_73"/>
      <w:r w:rsidRPr="009A2ED6">
        <w:rPr>
          <w:rFonts w:ascii="Arial" w:hAnsi="Arial" w:cs="Arial"/>
          <w:sz w:val="24"/>
          <w:szCs w:val="24"/>
        </w:rPr>
        <w:t>van Otterloo, J., Cas, R.A.F.</w:t>
      </w:r>
      <w:r w:rsidR="008C140D">
        <w:rPr>
          <w:rFonts w:ascii="Arial" w:hAnsi="Arial" w:cs="Arial"/>
          <w:sz w:val="24"/>
          <w:szCs w:val="24"/>
        </w:rPr>
        <w:t>,</w:t>
      </w:r>
      <w:r w:rsidRPr="009A2ED6">
        <w:rPr>
          <w:rFonts w:ascii="Arial" w:hAnsi="Arial" w:cs="Arial"/>
          <w:sz w:val="24"/>
          <w:szCs w:val="24"/>
        </w:rPr>
        <w:t xml:space="preserve"> Sheard, M.J., 2013. Eruption processes and deposit characteristics at the monogenetic Mt. Gambier Volcanic Complex, SE Australia: implications for alternating magmatic and phreatomagmatic activity. Bulletin of Volcanology, 75: 737.</w:t>
      </w:r>
      <w:bookmarkEnd w:id="73"/>
    </w:p>
    <w:p w14:paraId="4E1B4048" w14:textId="74929B3F" w:rsidR="00504900" w:rsidRPr="009A2ED6" w:rsidRDefault="00504900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>Vegas, J., García-Cortés, Galán de Frutos, L., Pérez-González, A., Martín-Serrano, A., 2006. El Registro sedimentario lacustre del maar de Fuentillejo (Ciudad Real). Boletín Geológico y Minero, 117(3): 339-349.</w:t>
      </w:r>
    </w:p>
    <w:p w14:paraId="375AA8A3" w14:textId="3CBEC000" w:rsidR="000B136D" w:rsidRPr="009A2ED6" w:rsidRDefault="000B136D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Wagstaff, B.E., Kershaw, A.P., O'Sullivan, P.B., Harle, K.J., Edwards, J., 2001. An Early to Middle Pleistocene palynological record from the volcanic crater of Pejark Marsh, Western Plains of Victoria, southeastern Australia. Quaternary International (83-85): 211-232. </w:t>
      </w:r>
    </w:p>
    <w:p w14:paraId="288F224A" w14:textId="77424CE5" w:rsidR="003D6740" w:rsidRPr="009A2ED6" w:rsidRDefault="003D6740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bookmarkStart w:id="74" w:name="_ENREF_74"/>
      <w:r w:rsidRPr="009A2ED6">
        <w:rPr>
          <w:rFonts w:ascii="Arial" w:hAnsi="Arial" w:cs="Arial"/>
          <w:sz w:val="24"/>
          <w:szCs w:val="24"/>
        </w:rPr>
        <w:t>Williams, H., McBirney, A.R.</w:t>
      </w:r>
      <w:r w:rsidR="008C140D">
        <w:rPr>
          <w:rFonts w:ascii="Arial" w:hAnsi="Arial" w:cs="Arial"/>
          <w:sz w:val="24"/>
          <w:szCs w:val="24"/>
        </w:rPr>
        <w:t>,</w:t>
      </w:r>
      <w:r w:rsidRPr="009A2ED6">
        <w:rPr>
          <w:rFonts w:ascii="Arial" w:hAnsi="Arial" w:cs="Arial"/>
          <w:sz w:val="24"/>
          <w:szCs w:val="24"/>
        </w:rPr>
        <w:t xml:space="preserve"> Dengo, G., 1964. Geologic Reconnaissance of Southeastern Guatemala. University of California Press, Berkeley, 62 pp.</w:t>
      </w:r>
      <w:bookmarkEnd w:id="74"/>
    </w:p>
    <w:p w14:paraId="62E5CFEC" w14:textId="5BBEE7EA" w:rsidR="00AF0690" w:rsidRPr="009A2ED6" w:rsidRDefault="00AF0690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Williams, L.A.J., 2015. Character of Quaternary volcanism in the Gregory Rift Valley. </w:t>
      </w:r>
      <w:r w:rsidR="00F16369" w:rsidRPr="009A2ED6">
        <w:rPr>
          <w:rFonts w:ascii="Arial" w:hAnsi="Arial" w:cs="Arial"/>
          <w:sz w:val="24"/>
          <w:szCs w:val="24"/>
        </w:rPr>
        <w:t>Geological Society, London, Special Publications, 6(1): 55.</w:t>
      </w:r>
    </w:p>
    <w:p w14:paraId="16234568" w14:textId="3DE7FD83" w:rsidR="003D6740" w:rsidRPr="009A2ED6" w:rsidRDefault="003D6740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bookmarkStart w:id="75" w:name="_ENREF_75"/>
      <w:r w:rsidRPr="009A2ED6">
        <w:rPr>
          <w:rFonts w:ascii="Arial" w:hAnsi="Arial" w:cs="Arial"/>
          <w:sz w:val="24"/>
          <w:szCs w:val="24"/>
        </w:rPr>
        <w:t xml:space="preserve">Wood, C.A. and Kienle, J., 1990. Volcanoes of North America: United States and Canada. Cambridge Univ. Press, Cambridge </w:t>
      </w:r>
      <w:bookmarkEnd w:id="75"/>
    </w:p>
    <w:p w14:paraId="07F55752" w14:textId="2E560A2D" w:rsidR="000B136D" w:rsidRPr="009A2ED6" w:rsidRDefault="000B136D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 xml:space="preserve">Yihdego, Y., Webb, J.A., 2015. Use of a conceptual hydrogeological model and a time variant water budget analysis to determine controls on salinity in Lake Burrumbeet in southeast Australia. Environmental </w:t>
      </w:r>
      <w:r w:rsidR="008660B3" w:rsidRPr="009A2ED6">
        <w:rPr>
          <w:rFonts w:ascii="Arial" w:hAnsi="Arial" w:cs="Arial"/>
          <w:sz w:val="24"/>
          <w:szCs w:val="24"/>
        </w:rPr>
        <w:t xml:space="preserve">Earth Science, 73: 1587-1600. </w:t>
      </w:r>
    </w:p>
    <w:p w14:paraId="35D13EAF" w14:textId="0152F42E" w:rsidR="0024380B" w:rsidRPr="009A2ED6" w:rsidRDefault="0024380B" w:rsidP="007C7EBC">
      <w:pPr>
        <w:autoSpaceDE w:val="0"/>
        <w:autoSpaceDN w:val="0"/>
        <w:adjustRightInd w:val="0"/>
        <w:spacing w:after="0" w:line="240" w:lineRule="auto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t>Yildirim, T., Koçan, N., 2008. Nevşehir Acıgöl Kalderası Kalecitepeve Acıgöl Maarlarının Jeoturizm</w:t>
      </w:r>
      <w:r w:rsidR="007C7EBC">
        <w:rPr>
          <w:rFonts w:ascii="Arial" w:hAnsi="Arial" w:cs="Arial"/>
          <w:sz w:val="24"/>
          <w:szCs w:val="24"/>
        </w:rPr>
        <w:t xml:space="preserve"> </w:t>
      </w:r>
      <w:r w:rsidRPr="009A2ED6">
        <w:rPr>
          <w:rFonts w:ascii="Arial" w:hAnsi="Arial" w:cs="Arial"/>
          <w:sz w:val="24"/>
          <w:szCs w:val="24"/>
        </w:rPr>
        <w:t>Kapsamında Değerlendirilmesi. Ege Üniversitesi, 45 (2): 135-143. English Abstract.</w:t>
      </w:r>
    </w:p>
    <w:p w14:paraId="622A560F" w14:textId="28D9AAFE" w:rsidR="003D6740" w:rsidRPr="009A2ED6" w:rsidRDefault="003D6740" w:rsidP="003D6740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bookmarkStart w:id="76" w:name="_ENREF_76"/>
      <w:r w:rsidRPr="009A2ED6">
        <w:rPr>
          <w:rFonts w:ascii="Arial" w:hAnsi="Arial" w:cs="Arial"/>
          <w:sz w:val="24"/>
          <w:szCs w:val="24"/>
        </w:rPr>
        <w:t>Zimmer, B., Riggs, N.</w:t>
      </w:r>
      <w:r w:rsidR="008C140D">
        <w:rPr>
          <w:rFonts w:ascii="Arial" w:hAnsi="Arial" w:cs="Arial"/>
          <w:sz w:val="24"/>
          <w:szCs w:val="24"/>
        </w:rPr>
        <w:t xml:space="preserve">, </w:t>
      </w:r>
      <w:r w:rsidRPr="009A2ED6">
        <w:rPr>
          <w:rFonts w:ascii="Arial" w:hAnsi="Arial" w:cs="Arial"/>
          <w:sz w:val="24"/>
          <w:szCs w:val="24"/>
        </w:rPr>
        <w:t>Carrasco-Núñez, G., 2010. Evolution of tuff-ring dome complex: the case study of Cerro Pinto, eastern Trans-Mexican Volcanic Belt. Bulletin of Volcanology, 72: 1223-1240.</w:t>
      </w:r>
      <w:bookmarkEnd w:id="76"/>
    </w:p>
    <w:p w14:paraId="2C2C4763" w14:textId="101B263A" w:rsidR="007C7EBC" w:rsidRDefault="003D6740" w:rsidP="008C140D">
      <w:pPr>
        <w:pStyle w:val="EndNoteBibliography"/>
        <w:spacing w:after="0"/>
        <w:ind w:left="720" w:hanging="720"/>
        <w:rPr>
          <w:rFonts w:ascii="Arial" w:hAnsi="Arial" w:cs="Arial"/>
          <w:sz w:val="24"/>
          <w:szCs w:val="24"/>
        </w:rPr>
      </w:pPr>
      <w:bookmarkStart w:id="77" w:name="_ENREF_77"/>
      <w:r w:rsidRPr="009A2ED6">
        <w:rPr>
          <w:rFonts w:ascii="Arial" w:hAnsi="Arial" w:cs="Arial"/>
          <w:sz w:val="24"/>
          <w:szCs w:val="24"/>
        </w:rPr>
        <w:t>Zolitschka, B., Negendank, J.F.W.</w:t>
      </w:r>
      <w:r w:rsidR="008C140D">
        <w:rPr>
          <w:rFonts w:ascii="Arial" w:hAnsi="Arial" w:cs="Arial"/>
          <w:sz w:val="24"/>
          <w:szCs w:val="24"/>
        </w:rPr>
        <w:t>,</w:t>
      </w:r>
      <w:r w:rsidRPr="009A2ED6">
        <w:rPr>
          <w:rFonts w:ascii="Arial" w:hAnsi="Arial" w:cs="Arial"/>
          <w:sz w:val="24"/>
          <w:szCs w:val="24"/>
        </w:rPr>
        <w:t xml:space="preserve"> Lottermoser, B.G., 1995. Sedimentological proof and dating of the Early Holocene volcanic eruption of Ulmener Maar (Vulkaneifel, Germany). Geol Rundsch, 84: 213-219.</w:t>
      </w:r>
      <w:bookmarkStart w:id="78" w:name="_ENREF_78"/>
      <w:bookmarkEnd w:id="77"/>
    </w:p>
    <w:p w14:paraId="2F8EFAD1" w14:textId="46852B40" w:rsidR="003D6740" w:rsidRPr="009A2ED6" w:rsidRDefault="003D6740" w:rsidP="003D6740">
      <w:pPr>
        <w:pStyle w:val="EndNoteBibliography"/>
        <w:ind w:left="720" w:hanging="720"/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lastRenderedPageBreak/>
        <w:t>Zolitschka, B., Schabitz, F., Lucke, A., Corbella, H., Ercolano, B., Fey, M., Haberzettl, T., Janssen, S., Maidana, N., Mayr, C., Ohlendorf, C., Oliva, G., Paez, M.M., Schleser, G.H., Soto, J., Tiberi, P.</w:t>
      </w:r>
      <w:r w:rsidR="008C140D">
        <w:rPr>
          <w:rFonts w:ascii="Arial" w:hAnsi="Arial" w:cs="Arial"/>
          <w:sz w:val="24"/>
          <w:szCs w:val="24"/>
        </w:rPr>
        <w:t xml:space="preserve">, </w:t>
      </w:r>
      <w:r w:rsidRPr="009A2ED6">
        <w:rPr>
          <w:rFonts w:ascii="Arial" w:hAnsi="Arial" w:cs="Arial"/>
          <w:sz w:val="24"/>
          <w:szCs w:val="24"/>
        </w:rPr>
        <w:t>Wille, M., 2006. Crater lakes of the Pali Aike Volcanic Field as key sites for paleoclimatic and paleoecological reconstructions in southern Patagonia, Argentina. Journal of South American Earth Sciences, 21: 294-309.</w:t>
      </w:r>
      <w:bookmarkEnd w:id="78"/>
    </w:p>
    <w:p w14:paraId="1B390389" w14:textId="77777777" w:rsidR="00BA3CA5" w:rsidRPr="009A2ED6" w:rsidRDefault="00BA3CA5">
      <w:pPr>
        <w:rPr>
          <w:rFonts w:ascii="Arial" w:hAnsi="Arial" w:cs="Arial"/>
          <w:sz w:val="24"/>
          <w:szCs w:val="24"/>
        </w:rPr>
      </w:pPr>
      <w:r w:rsidRPr="009A2ED6">
        <w:rPr>
          <w:rFonts w:ascii="Arial" w:hAnsi="Arial" w:cs="Arial"/>
          <w:sz w:val="24"/>
          <w:szCs w:val="24"/>
        </w:rPr>
        <w:fldChar w:fldCharType="end"/>
      </w:r>
    </w:p>
    <w:sectPr w:rsidR="00BA3CA5" w:rsidRPr="009A2ED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0" w:author="alex bearden" w:date="2021-02-05T19:12:00Z" w:initials="ab">
    <w:p w14:paraId="30098612" w14:textId="77777777" w:rsidR="003D48C2" w:rsidRDefault="003D48C2">
      <w:pPr>
        <w:pStyle w:val="CommentText"/>
        <w:rPr>
          <w:rFonts w:ascii="Times New Roman" w:hAnsi="Times New Roman" w:cs="Times New Roman"/>
          <w:sz w:val="24"/>
          <w:szCs w:val="24"/>
        </w:rPr>
      </w:pPr>
      <w:r>
        <w:rPr>
          <w:rStyle w:val="CommentReference"/>
        </w:rPr>
        <w:annotationRef/>
      </w:r>
      <w:r>
        <w:t xml:space="preserve">Need to add reference for </w:t>
      </w:r>
      <w:proofErr w:type="gramStart"/>
      <w:r w:rsidRPr="00931991">
        <w:rPr>
          <w:rFonts w:ascii="Times New Roman" w:hAnsi="Times New Roman" w:cs="Times New Roman"/>
          <w:sz w:val="24"/>
          <w:szCs w:val="24"/>
        </w:rPr>
        <w:t>sanpablocity.info/</w:t>
      </w:r>
      <w:proofErr w:type="spellStart"/>
      <w:r w:rsidRPr="00931991">
        <w:rPr>
          <w:rFonts w:ascii="Times New Roman" w:hAnsi="Times New Roman" w:cs="Times New Roman"/>
          <w:sz w:val="24"/>
          <w:szCs w:val="24"/>
        </w:rPr>
        <w:t>lakes.php</w:t>
      </w:r>
      <w:proofErr w:type="spellEnd"/>
      <w:r>
        <w:rPr>
          <w:rFonts w:ascii="Times New Roman" w:hAnsi="Times New Roman" w:cs="Times New Roman"/>
          <w:sz w:val="24"/>
          <w:szCs w:val="24"/>
        </w:rPr>
        <w:t>,,</w:t>
      </w:r>
      <w:proofErr w:type="gramEnd"/>
    </w:p>
    <w:p w14:paraId="739EBEB3" w14:textId="77777777" w:rsidR="003D48C2" w:rsidRDefault="003D48C2">
      <w:pPr>
        <w:pStyle w:val="CommentText"/>
        <w:rPr>
          <w:rFonts w:ascii="Times New Roman" w:hAnsi="Times New Roman" w:cs="Times New Roman"/>
          <w:sz w:val="24"/>
          <w:szCs w:val="24"/>
        </w:rPr>
      </w:pPr>
    </w:p>
    <w:p w14:paraId="0D3A0BBD" w14:textId="77777777" w:rsidR="003D48C2" w:rsidRDefault="003D48C2">
      <w:pPr>
        <w:pStyle w:val="CommentTex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nd </w:t>
      </w:r>
    </w:p>
    <w:p w14:paraId="12B0BC20" w14:textId="3605CB41" w:rsidR="003D48C2" w:rsidRDefault="003D48C2">
      <w:pPr>
        <w:pStyle w:val="CommentText"/>
      </w:pPr>
      <w:proofErr w:type="spellStart"/>
      <w:r w:rsidRPr="008D5C12">
        <w:t>TRAPLATEoins</w:t>
      </w:r>
      <w:proofErr w:type="spellEnd"/>
      <w:r w:rsidRPr="008D5C12">
        <w:t xml:space="preserve"> Maar 1ins Maar 1traliaro </w:t>
      </w:r>
      <w:proofErr w:type="spellStart"/>
      <w:r w:rsidRPr="008D5C12">
        <w:t>traliatrhe</w:t>
      </w:r>
      <w:proofErr w:type="spellEnd"/>
      <w:r w:rsidRPr="008D5C12">
        <w:t>. 7804</w:t>
      </w:r>
      <w:r>
        <w:t xml:space="preserve"> (This is listed as the reference for the basins maar 1 and 2. I did not add this </w:t>
      </w:r>
      <w:proofErr w:type="gramStart"/>
      <w:r>
        <w:t>reference</w:t>
      </w:r>
      <w:proofErr w:type="gramEnd"/>
      <w:r>
        <w:t xml:space="preserve"> so I was not sure what to put)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12B0BC20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3C8170B" w16cex:dateUtc="2021-02-06T01:12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12B0BC20" w16cid:durableId="23C8170B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NewRomanPSMT">
    <w:altName w:val="Yu Gothic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alex bearden">
    <w15:presenceInfo w15:providerId="Windows Live" w15:userId="f106c9c607ddd4b2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Volcanology Geothermal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wpp2wa2wfdpv9qe9fxlpxdwbrvt22tvd9fx9&quot;&gt;AHG2016&lt;record-ids&gt;&lt;item&gt;473&lt;/item&gt;&lt;item&gt;485&lt;/item&gt;&lt;item&gt;490&lt;/item&gt;&lt;item&gt;493&lt;/item&gt;&lt;item&gt;505&lt;/item&gt;&lt;item&gt;534&lt;/item&gt;&lt;item&gt;535&lt;/item&gt;&lt;item&gt;539&lt;/item&gt;&lt;item&gt;545&lt;/item&gt;&lt;item&gt;546&lt;/item&gt;&lt;item&gt;554&lt;/item&gt;&lt;item&gt;590&lt;/item&gt;&lt;item&gt;593&lt;/item&gt;&lt;item&gt;597&lt;/item&gt;&lt;item&gt;730&lt;/item&gt;&lt;item&gt;815&lt;/item&gt;&lt;item&gt;817&lt;/item&gt;&lt;item&gt;819&lt;/item&gt;&lt;item&gt;821&lt;/item&gt;&lt;item&gt;822&lt;/item&gt;&lt;item&gt;827&lt;/item&gt;&lt;item&gt;828&lt;/item&gt;&lt;item&gt;829&lt;/item&gt;&lt;item&gt;831&lt;/item&gt;&lt;item&gt;832&lt;/item&gt;&lt;item&gt;836&lt;/item&gt;&lt;item&gt;838&lt;/item&gt;&lt;item&gt;839&lt;/item&gt;&lt;item&gt;850&lt;/item&gt;&lt;item&gt;854&lt;/item&gt;&lt;item&gt;863&lt;/item&gt;&lt;item&gt;866&lt;/item&gt;&lt;item&gt;874&lt;/item&gt;&lt;item&gt;875&lt;/item&gt;&lt;item&gt;876&lt;/item&gt;&lt;item&gt;877&lt;/item&gt;&lt;item&gt;878&lt;/item&gt;&lt;item&gt;879&lt;/item&gt;&lt;item&gt;880&lt;/item&gt;&lt;item&gt;881&lt;/item&gt;&lt;item&gt;882&lt;/item&gt;&lt;item&gt;883&lt;/item&gt;&lt;item&gt;885&lt;/item&gt;&lt;item&gt;887&lt;/item&gt;&lt;item&gt;889&lt;/item&gt;&lt;item&gt;891&lt;/item&gt;&lt;item&gt;894&lt;/item&gt;&lt;item&gt;895&lt;/item&gt;&lt;item&gt;896&lt;/item&gt;&lt;item&gt;897&lt;/item&gt;&lt;item&gt;898&lt;/item&gt;&lt;item&gt;899&lt;/item&gt;&lt;item&gt;900&lt;/item&gt;&lt;item&gt;901&lt;/item&gt;&lt;item&gt;911&lt;/item&gt;&lt;item&gt;912&lt;/item&gt;&lt;item&gt;913&lt;/item&gt;&lt;item&gt;922&lt;/item&gt;&lt;item&gt;929&lt;/item&gt;&lt;item&gt;946&lt;/item&gt;&lt;item&gt;947&lt;/item&gt;&lt;item&gt;948&lt;/item&gt;&lt;item&gt;950&lt;/item&gt;&lt;item&gt;1078&lt;/item&gt;&lt;item&gt;1079&lt;/item&gt;&lt;item&gt;1080&lt;/item&gt;&lt;item&gt;1081&lt;/item&gt;&lt;item&gt;1082&lt;/item&gt;&lt;item&gt;1083&lt;/item&gt;&lt;item&gt;1084&lt;/item&gt;&lt;item&gt;1085&lt;/item&gt;&lt;item&gt;1086&lt;/item&gt;&lt;item&gt;1090&lt;/item&gt;&lt;item&gt;1100&lt;/item&gt;&lt;item&gt;1104&lt;/item&gt;&lt;item&gt;1105&lt;/item&gt;&lt;item&gt;1107&lt;/item&gt;&lt;item&gt;1108&lt;/item&gt;&lt;/record-ids&gt;&lt;/item&gt;&lt;/Libraries&gt;"/>
  </w:docVars>
  <w:rsids>
    <w:rsidRoot w:val="00BA3CA5"/>
    <w:rsid w:val="00036F3B"/>
    <w:rsid w:val="00041D08"/>
    <w:rsid w:val="00044399"/>
    <w:rsid w:val="00051D5D"/>
    <w:rsid w:val="0005561A"/>
    <w:rsid w:val="0006553D"/>
    <w:rsid w:val="000A0095"/>
    <w:rsid w:val="000B136D"/>
    <w:rsid w:val="0012306F"/>
    <w:rsid w:val="0012666E"/>
    <w:rsid w:val="00182100"/>
    <w:rsid w:val="001B1966"/>
    <w:rsid w:val="001B594C"/>
    <w:rsid w:val="001E3E7D"/>
    <w:rsid w:val="00216645"/>
    <w:rsid w:val="002256EA"/>
    <w:rsid w:val="002364DD"/>
    <w:rsid w:val="00242A04"/>
    <w:rsid w:val="0024380B"/>
    <w:rsid w:val="00245A4B"/>
    <w:rsid w:val="002D5F60"/>
    <w:rsid w:val="002E4CD7"/>
    <w:rsid w:val="00313E22"/>
    <w:rsid w:val="00341A3A"/>
    <w:rsid w:val="00363F01"/>
    <w:rsid w:val="0037500A"/>
    <w:rsid w:val="00387997"/>
    <w:rsid w:val="003A446E"/>
    <w:rsid w:val="003B2302"/>
    <w:rsid w:val="003D48C2"/>
    <w:rsid w:val="003D557F"/>
    <w:rsid w:val="003D6740"/>
    <w:rsid w:val="0041787F"/>
    <w:rsid w:val="00431B90"/>
    <w:rsid w:val="00432922"/>
    <w:rsid w:val="004608A1"/>
    <w:rsid w:val="00473998"/>
    <w:rsid w:val="004B1721"/>
    <w:rsid w:val="004F7473"/>
    <w:rsid w:val="00504900"/>
    <w:rsid w:val="00506D65"/>
    <w:rsid w:val="00532D74"/>
    <w:rsid w:val="005475C1"/>
    <w:rsid w:val="00566196"/>
    <w:rsid w:val="005745A9"/>
    <w:rsid w:val="005B1032"/>
    <w:rsid w:val="005F1D4B"/>
    <w:rsid w:val="005F2E35"/>
    <w:rsid w:val="0065142F"/>
    <w:rsid w:val="00654A0F"/>
    <w:rsid w:val="00657450"/>
    <w:rsid w:val="006602B6"/>
    <w:rsid w:val="00673762"/>
    <w:rsid w:val="0069081F"/>
    <w:rsid w:val="006C448D"/>
    <w:rsid w:val="006E3B4A"/>
    <w:rsid w:val="006F31AC"/>
    <w:rsid w:val="00720DC4"/>
    <w:rsid w:val="007440EF"/>
    <w:rsid w:val="007609BD"/>
    <w:rsid w:val="00763A87"/>
    <w:rsid w:val="00767F8F"/>
    <w:rsid w:val="00796F87"/>
    <w:rsid w:val="007C6FC9"/>
    <w:rsid w:val="007C7EBC"/>
    <w:rsid w:val="007E6339"/>
    <w:rsid w:val="00806A31"/>
    <w:rsid w:val="008372DF"/>
    <w:rsid w:val="00862238"/>
    <w:rsid w:val="008660B3"/>
    <w:rsid w:val="00886579"/>
    <w:rsid w:val="00886BA5"/>
    <w:rsid w:val="00894A81"/>
    <w:rsid w:val="008A6527"/>
    <w:rsid w:val="008C140D"/>
    <w:rsid w:val="008D3533"/>
    <w:rsid w:val="008D5C12"/>
    <w:rsid w:val="008F4B51"/>
    <w:rsid w:val="0096556A"/>
    <w:rsid w:val="00992612"/>
    <w:rsid w:val="009A2ED6"/>
    <w:rsid w:val="009C06BC"/>
    <w:rsid w:val="009E03DB"/>
    <w:rsid w:val="009E4870"/>
    <w:rsid w:val="009E5BFC"/>
    <w:rsid w:val="00A075F2"/>
    <w:rsid w:val="00A07C9F"/>
    <w:rsid w:val="00A33B80"/>
    <w:rsid w:val="00A42EEB"/>
    <w:rsid w:val="00A52F00"/>
    <w:rsid w:val="00A576C3"/>
    <w:rsid w:val="00A67F9C"/>
    <w:rsid w:val="00A74D33"/>
    <w:rsid w:val="00A9069B"/>
    <w:rsid w:val="00AF0690"/>
    <w:rsid w:val="00AF0911"/>
    <w:rsid w:val="00AF4BFC"/>
    <w:rsid w:val="00B257BD"/>
    <w:rsid w:val="00B31608"/>
    <w:rsid w:val="00B46B3B"/>
    <w:rsid w:val="00B72BF7"/>
    <w:rsid w:val="00B923EE"/>
    <w:rsid w:val="00BA3CA5"/>
    <w:rsid w:val="00BD57E9"/>
    <w:rsid w:val="00BF02E9"/>
    <w:rsid w:val="00C16949"/>
    <w:rsid w:val="00C234A8"/>
    <w:rsid w:val="00C30B56"/>
    <w:rsid w:val="00C4623C"/>
    <w:rsid w:val="00C571EA"/>
    <w:rsid w:val="00C6309D"/>
    <w:rsid w:val="00C83EF1"/>
    <w:rsid w:val="00C843FE"/>
    <w:rsid w:val="00CB42A6"/>
    <w:rsid w:val="00CD203D"/>
    <w:rsid w:val="00CE60D2"/>
    <w:rsid w:val="00D2784D"/>
    <w:rsid w:val="00D7667B"/>
    <w:rsid w:val="00DB791C"/>
    <w:rsid w:val="00DC09BF"/>
    <w:rsid w:val="00DE3416"/>
    <w:rsid w:val="00E05E02"/>
    <w:rsid w:val="00E1097D"/>
    <w:rsid w:val="00E17F74"/>
    <w:rsid w:val="00E25B07"/>
    <w:rsid w:val="00E51FF2"/>
    <w:rsid w:val="00EC7172"/>
    <w:rsid w:val="00F16369"/>
    <w:rsid w:val="00F219BC"/>
    <w:rsid w:val="00F35280"/>
    <w:rsid w:val="00F43DD1"/>
    <w:rsid w:val="00F466FF"/>
    <w:rsid w:val="00F60A61"/>
    <w:rsid w:val="00F62599"/>
    <w:rsid w:val="00FE78E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0DBDEDE"/>
  <w15:docId w15:val="{FA6D8BE5-0A58-4322-9E27-C664E37D76E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BA3CA5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219B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219BC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992612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92612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992612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92612"/>
    <w:rPr>
      <w:rFonts w:ascii="Calibri" w:hAnsi="Calibri" w:cs="Calibri"/>
      <w:noProof/>
    </w:rPr>
  </w:style>
  <w:style w:type="character" w:styleId="CommentReference">
    <w:name w:val="annotation reference"/>
    <w:basedOn w:val="DefaultParagraphFont"/>
    <w:uiPriority w:val="99"/>
    <w:semiHidden/>
    <w:unhideWhenUsed/>
    <w:rsid w:val="0012306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2306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2306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2306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2306F"/>
    <w:rPr>
      <w:b/>
      <w:bCs/>
      <w:sz w:val="20"/>
      <w:szCs w:val="20"/>
    </w:rPr>
  </w:style>
  <w:style w:type="character" w:styleId="PlaceholderText">
    <w:name w:val="Placeholder Text"/>
    <w:basedOn w:val="DefaultParagraphFont"/>
    <w:uiPriority w:val="99"/>
    <w:semiHidden/>
    <w:rsid w:val="0024380B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79531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681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37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615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8/08/relationships/commentsExtensible" Target="commentsExtensible.xml"/><Relationship Id="rId3" Type="http://schemas.openxmlformats.org/officeDocument/2006/relationships/settings" Target="settings.xml"/><Relationship Id="rId7" Type="http://schemas.microsoft.com/office/2016/09/relationships/commentsIds" Target="commentsIds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microsoft.com/office/2011/relationships/commentsExtended" Target="commentsExtended.xml"/><Relationship Id="rId11" Type="http://schemas.microsoft.com/office/2011/relationships/people" Target="people.xml"/><Relationship Id="rId5" Type="http://schemas.openxmlformats.org/officeDocument/2006/relationships/comments" Target="comment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47E3B2F-69CE-416D-9325-29A901D6FE5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</TotalTime>
  <Pages>17</Pages>
  <Words>7870</Words>
  <Characters>44862</Characters>
  <Application>Microsoft Office Word</Application>
  <DocSecurity>0</DocSecurity>
  <Lines>373</Lines>
  <Paragraphs>10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26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UB</dc:creator>
  <cp:lastModifiedBy>alex bearden</cp:lastModifiedBy>
  <cp:revision>2</cp:revision>
  <dcterms:created xsi:type="dcterms:W3CDTF">2021-02-06T19:43:00Z</dcterms:created>
  <dcterms:modified xsi:type="dcterms:W3CDTF">2021-02-06T19:43:00Z</dcterms:modified>
</cp:coreProperties>
</file>